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1DBA7FD4"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0D35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0D35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332F350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0D35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0D35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0D35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0D35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39607926" w:rsidR="004921B2" w:rsidRDefault="00817754" w:rsidP="00B53860">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ED0903">
        <w:t>Briefly,</w:t>
      </w:r>
      <w:r w:rsidR="00640910">
        <w:t xml:space="preserve"> the mass balance of Ra</w:t>
      </w:r>
      <w:r w:rsidR="004921B2">
        <w:t xml:space="preserve"> isotopes</w:t>
      </w:r>
      <w:r w:rsidR="00AD1D21">
        <w:t xml:space="preserve"> in</w:t>
      </w:r>
      <w:r w:rsidR="00ED0903">
        <w:t xml:space="preserve"> an</w:t>
      </w:r>
      <w:r w:rsidR="00AD1D21">
        <w:t xml:space="preserve"> estuarine</w:t>
      </w:r>
      <w:r w:rsidR="00ED0903">
        <w:t>/</w:t>
      </w:r>
      <w:r w:rsidR="00AD1D21">
        <w:t>near s</w:t>
      </w:r>
      <w:r w:rsidR="00ED0903">
        <w:t>hore system is used</w:t>
      </w:r>
      <w:r w:rsidR="00AD1D21">
        <w:t xml:space="preserve"> to provide estimates of subterranean groundwater di</w:t>
      </w:r>
      <w:r w:rsidR="004921B2">
        <w:t xml:space="preserve">scharge (SGD) </w:t>
      </w:r>
      <w:r w:rsidR="004921B2">
        <w:fldChar w:fldCharType="begin" w:fldLock="1"/>
      </w:r>
      <w:r w:rsidR="000D35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0D35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w:t>
      </w:r>
      <w:r w:rsidR="00D91CB2">
        <w:lastRenderedPageBreak/>
        <w:t xml:space="preserve">hydrocarbon extraction </w:t>
      </w:r>
      <w:r w:rsidR="00D91CB2">
        <w:fldChar w:fldCharType="begin" w:fldLock="1"/>
      </w:r>
      <w:r w:rsidR="000D35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0D35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p>
    <w:p w14:paraId="465FA833" w14:textId="6190E6BC"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K</w:t>
      </w:r>
      <w:r w:rsidR="002529B1">
        <w:rPr>
          <w:vertAlign w:val="subscript"/>
        </w:rPr>
        <w:t>sp</w:t>
      </w:r>
      <w:r w:rsidR="002529B1">
        <w:t xml:space="preserve"> = -10.38)</w:t>
      </w:r>
      <w:r w:rsidR="00587CA5">
        <w:t>,</w:t>
      </w:r>
      <w:r w:rsidR="002529B1">
        <w:t xml:space="preserve"> and will co-precipitate with barium and strontium </w:t>
      </w:r>
      <w:r w:rsidR="00991691">
        <w:t xml:space="preserve">(Sr) </w:t>
      </w:r>
      <w:r w:rsidR="002529B1">
        <w:t>bearing minerals (</w:t>
      </w:r>
      <w:r w:rsidR="00E8100A">
        <w:t xml:space="preserve">barite, celestine </w:t>
      </w:r>
      <w:r w:rsidR="002529B1">
        <w:t>log K</w:t>
      </w:r>
      <w:r w:rsidR="002529B1">
        <w:rPr>
          <w:vertAlign w:val="subscript"/>
        </w:rPr>
        <w:t>sp</w:t>
      </w:r>
      <w:r w:rsidR="002529B1">
        <w:t xml:space="preserve"> = -6.63, -9.99)</w:t>
      </w:r>
      <w:r w:rsidR="001C2BD6">
        <w:t xml:space="preserve"> </w:t>
      </w:r>
      <w:r w:rsidR="001C2BD6">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fldChar w:fldCharType="separate"/>
      </w:r>
      <w:r w:rsidR="00DA03D9" w:rsidRPr="00DA03D9">
        <w:rPr>
          <w:noProof/>
        </w:rPr>
        <w:t>[1]</w:t>
      </w:r>
      <w:r w:rsidR="001C2BD6">
        <w:fldChar w:fldCharType="end"/>
      </w:r>
      <w:r w:rsidR="00587CA5">
        <w:t xml:space="preserve">. However </w:t>
      </w:r>
      <w:r w:rsidR="002529B1">
        <w:t>their low solubility and rapid precipitation</w:t>
      </w:r>
      <w:r w:rsidR="00AF0855">
        <w:t xml:space="preserve"> with any available sulfate</w:t>
      </w:r>
      <w:r w:rsidR="002529B1">
        <w:t xml:space="preserve">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fldChar w:fldCharType="separate"/>
      </w:r>
      <w:r w:rsidR="00DA03D9" w:rsidRPr="00DA03D9">
        <w:rPr>
          <w:noProof/>
        </w:rPr>
        <w:t>[13], [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fldChar w:fldCharType="separate"/>
      </w:r>
      <w:r w:rsidR="00DA03D9" w:rsidRPr="00DA03D9">
        <w:rPr>
          <w:noProof/>
        </w:rPr>
        <w:t>[11], [15]</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r w:rsidR="00566609">
        <w:t>is dominated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0D35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fldChar w:fldCharType="separate"/>
      </w:r>
      <w:r w:rsidR="00DA03D9" w:rsidRPr="00DA03D9">
        <w:rPr>
          <w:noProof/>
        </w:rPr>
        <w:t>[16]</w:t>
      </w:r>
      <w:r w:rsidR="00EF1070">
        <w:fldChar w:fldCharType="end"/>
      </w:r>
      <w:r w:rsidR="00A57C4F">
        <w:t xml:space="preserve">. </w:t>
      </w:r>
    </w:p>
    <w:p w14:paraId="45147781" w14:textId="18E2F3B6" w:rsidR="00EB6261" w:rsidRDefault="000F6A61" w:rsidP="00EB6261">
      <w:pPr>
        <w:spacing w:line="360" w:lineRule="auto"/>
        <w:ind w:firstLine="720"/>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0D35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hydr)oxides, manganese oxides, and some clay minerals are found to be potent sorbents of Ra</w:t>
      </w:r>
      <w:r w:rsidR="00AF0855">
        <w:t xml:space="preserve"> </w:t>
      </w:r>
      <w:r w:rsidR="00AF0855">
        <w:fldChar w:fldCharType="begin" w:fldLock="1"/>
      </w:r>
      <w:r w:rsidR="000D35D6">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0D35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0D35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r w:rsidR="00EB6261">
        <w:t xml:space="preserve">Lastly, there is limited study of any group II cation sorption to reduced mineral phases (mackinawite, pyrite, pyrrhotite etc.) that are common in estuarine and other anoxic systems </w:t>
      </w:r>
      <w:r w:rsidR="00EB6261">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EB6261">
        <w:fldChar w:fldCharType="separate"/>
      </w:r>
      <w:r w:rsidR="00EB6261" w:rsidRPr="00EB6261">
        <w:rPr>
          <w:noProof/>
        </w:rPr>
        <w:t>[29]</w:t>
      </w:r>
      <w:r w:rsidR="00EB6261">
        <w:fldChar w:fldCharType="end"/>
      </w:r>
      <w:r w:rsidR="00EB6261">
        <w:t>. These phases may impart a direct control through sorption to their surfaces, or play a more complex role as shifting redox conditions spur the formation of oxic coatings that change Ra sorption properties of the aquifer over time.</w:t>
      </w:r>
    </w:p>
    <w:p w14:paraId="3A7EB2E5" w14:textId="3E6C2180" w:rsidR="00493C1D" w:rsidRDefault="00493C1D" w:rsidP="003E477F">
      <w:pPr>
        <w:spacing w:line="360" w:lineRule="auto"/>
      </w:pPr>
    </w:p>
    <w:p w14:paraId="0520F861" w14:textId="6B4D773D" w:rsidR="005F65E7" w:rsidRDefault="00620736" w:rsidP="0064184D">
      <w:pPr>
        <w:spacing w:line="360" w:lineRule="auto"/>
        <w:ind w:firstLine="720"/>
      </w:pPr>
      <w:r>
        <w:lastRenderedPageBreak/>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mmon </w:t>
      </w:r>
      <w:r w:rsidR="000D35D6">
        <w:fldChar w:fldCharType="begin" w:fldLock="1"/>
      </w:r>
      <w:r w:rsidR="00132B23">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000D35D6">
        <w:fldChar w:fldCharType="separate"/>
      </w:r>
      <w:r w:rsidR="00EB6261" w:rsidRPr="00EB6261">
        <w:rPr>
          <w:noProof/>
        </w:rPr>
        <w:t>[30], [31]</w:t>
      </w:r>
      <w:r w:rsidR="000D35D6">
        <w:fldChar w:fldCharType="end"/>
      </w:r>
      <w:r w:rsidR="000D35D6">
        <w:t>.</w:t>
      </w:r>
      <w:r w:rsidR="00883960">
        <w:t xml:space="preserve">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fldChar w:fldCharType="separate"/>
      </w:r>
      <w:r w:rsidR="00EB6261" w:rsidRPr="00EB6261">
        <w:rPr>
          <w:noProof/>
        </w:rPr>
        <w:t>[32]</w:t>
      </w:r>
      <w:r w:rsidR="0045579F">
        <w:fldChar w:fldCharType="end"/>
      </w:r>
      <w:r w:rsidR="005F65E7">
        <w:t xml:space="preserve">, sometimes with the aid of spectroscopic tools or </w:t>
      </w:r>
      <w:r w:rsidR="005F65E7" w:rsidRPr="003E477F">
        <w:rPr>
          <w:i/>
        </w:rPr>
        <w:t>ab inito</w:t>
      </w:r>
      <w:r w:rsidR="0045579F">
        <w:t xml:space="preserve"> modeling </w:t>
      </w:r>
      <w:r w:rsidR="0045579F">
        <w:fldChar w:fldCharType="begin" w:fldLock="1"/>
      </w:r>
      <w:r w:rsidR="00132B23">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fldChar w:fldCharType="separate"/>
      </w:r>
      <w:r w:rsidR="00EB6261" w:rsidRPr="00EB6261">
        <w:rPr>
          <w:noProof/>
        </w:rPr>
        <w:t>[33], [34]</w:t>
      </w:r>
      <w:r w:rsidR="0045579F">
        <w:fldChar w:fldCharType="end"/>
      </w:r>
      <w:r>
        <w:t xml:space="preserve">. </w:t>
      </w:r>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 xml:space="preserve">for complex mineral mixtures (e.g. soil and sediment samples) with the goal of refining a SCM that will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fldChar w:fldCharType="separate"/>
      </w:r>
      <w:r w:rsidR="00EB6261" w:rsidRPr="00EB6261">
        <w:rPr>
          <w:noProof/>
        </w:rPr>
        <w:t>[35], [36]</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497D9AA"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fldChar w:fldCharType="separate"/>
      </w:r>
      <w:r w:rsidR="00EB6261" w:rsidRPr="00EB6261">
        <w:rPr>
          <w:noProof/>
        </w:rPr>
        <w:t>[34], [37]</w:t>
      </w:r>
      <w:r w:rsidR="0045579F">
        <w:fldChar w:fldCharType="end"/>
      </w:r>
      <w:r>
        <w:t xml:space="preserve">, and SCM’s have not yet been developed for Ra adsorption to reduced iron (sulfide) or clay minerals.  </w:t>
      </w:r>
      <w:r w:rsidR="00AE6156">
        <w:rPr>
          <w:rStyle w:val="CommentReference"/>
        </w:rPr>
        <w:commentReference w:id="7"/>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 xml:space="preserve">as dominant adsorbent </w:t>
      </w:r>
      <w:r w:rsidR="00070B78">
        <w:lastRenderedPageBreak/>
        <w:t>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w:t>
      </w:r>
      <w:r w:rsidR="00A46B8E">
        <w:t xml:space="preserve"> potentially controlling Ra adsorption in anoxic conditions.</w:t>
      </w:r>
      <w:r w:rsidR="004B3E94">
        <w:t xml:space="preserve"> </w:t>
      </w:r>
      <w:r w:rsidR="00A46B8E">
        <w:t>T</w:t>
      </w:r>
      <w:r w:rsidR="004B3E94">
        <w:t xml:space="preserve">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w:t>
      </w:r>
      <w:r w:rsidR="00A46B8E">
        <w:t>, however,</w:t>
      </w:r>
      <w:r w:rsidR="00070B78">
        <w:t xml:space="preserve">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051E9D72" w:rsidR="00FC3645" w:rsidRDefault="009C7C54" w:rsidP="003E477F">
      <w:pPr>
        <w:spacing w:line="360" w:lineRule="auto"/>
        <w:ind w:firstLine="720"/>
      </w:pPr>
      <w:r>
        <w:t>Reagents used in the experiments were of reagent grade or better, and all solutions were made with 18 M</w:t>
      </w:r>
      <w:r w:rsidR="00E44B72">
        <w:t xml:space="preserve"> </w:t>
      </w:r>
      <w:r>
        <w:t>Ohm 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fldChar w:fldCharType="separate"/>
      </w:r>
      <w:r w:rsidR="00EB6261" w:rsidRPr="00EB6261">
        <w:rPr>
          <w:noProof/>
        </w:rPr>
        <w:t>[38]</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132B2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fldChar w:fldCharType="separate"/>
      </w:r>
      <w:r w:rsidR="00EB6261" w:rsidRPr="00EB6261">
        <w:rPr>
          <w:noProof/>
        </w:rPr>
        <w:t>[39]</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w:t>
      </w:r>
      <w:r w:rsidR="008833CD">
        <w:t xml:space="preserve">remove background electrolyte, </w:t>
      </w:r>
      <w:r w:rsidR="00167D90">
        <w:t xml:space="preserve">dried for 2 hours at </w:t>
      </w:r>
      <w:r w:rsidR="00D847FF">
        <w:t>70</w:t>
      </w:r>
      <w:r w:rsidR="008028FC">
        <w:t xml:space="preserve"> </w:t>
      </w:r>
      <w:r w:rsidR="008028FC">
        <w:rPr>
          <w:rFonts w:cstheme="minorHAnsi"/>
        </w:rPr>
        <w:t>°</w:t>
      </w:r>
      <w:r w:rsidR="00167D90">
        <w:t>C</w:t>
      </w:r>
      <w:r w:rsidR="008833CD">
        <w:t>, and then gently ground to homogenize the mineral</w:t>
      </w:r>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32B23">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fldChar w:fldCharType="separate"/>
      </w:r>
      <w:r w:rsidR="00EB6261" w:rsidRPr="00EB6261">
        <w:rPr>
          <w:noProof/>
        </w:rPr>
        <w:t>[40]</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w:t>
      </w:r>
      <w:commentRangeStart w:id="10"/>
      <w:r w:rsidR="00F14C3E">
        <w:t>pyrite</w:t>
      </w:r>
      <w:commentRangeEnd w:id="10"/>
      <w:r w:rsidR="00557356">
        <w:rPr>
          <w:rStyle w:val="CommentReference"/>
        </w:rPr>
        <w:commentReference w:id="10"/>
      </w:r>
      <w:r w:rsidR="00F14C3E">
        <w:t xml:space="preserve">, ferrihydrite and goethite was confirmed using XRD, and surface area was measured for all minerals using BET (table 1). </w:t>
      </w:r>
    </w:p>
    <w:p w14:paraId="4468AD1E" w14:textId="7578C22E" w:rsidR="007B346B" w:rsidRDefault="008976EC" w:rsidP="003E477F">
      <w:pPr>
        <w:spacing w:line="360" w:lineRule="auto"/>
      </w:pPr>
      <w:r>
        <w:lastRenderedPageBreak/>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fldChar w:fldCharType="separate"/>
      </w:r>
      <w:r w:rsidR="00EB6261" w:rsidRPr="00EB6261">
        <w:rPr>
          <w:noProof/>
        </w:rPr>
        <w:t>[37]</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the</w:t>
      </w:r>
      <w:r w:rsidR="006D478E">
        <w:t xml:space="preserve"> pH</w:t>
      </w:r>
      <w:r w:rsidR="00557356">
        <w:t xml:space="preserve"> </w:t>
      </w:r>
      <w:r w:rsidR="00FF24E5">
        <w:t xml:space="preserve">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3DFE0F2D"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1"/>
      <w:r>
        <w:t xml:space="preserve"> equilibrium </w:t>
      </w:r>
      <w:commentRangeEnd w:id="11"/>
      <w:r w:rsidR="006366B1">
        <w:rPr>
          <w:rStyle w:val="CommentReference"/>
        </w:rPr>
        <w:commentReference w:id="11"/>
      </w:r>
      <w:r>
        <w:t>with its daughter products</w:t>
      </w:r>
      <w:r w:rsidR="00DF4490">
        <w:t xml:space="preserve"> </w:t>
      </w:r>
      <w:r w:rsidR="00DF4490">
        <w:fldChar w:fldCharType="begin" w:fldLock="1"/>
      </w:r>
      <w:r w:rsidR="00132B23">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fldChar w:fldCharType="separate"/>
      </w:r>
      <w:r w:rsidR="00EB6261" w:rsidRPr="00EB6261">
        <w:rPr>
          <w:noProof/>
        </w:rPr>
        <w:t>[41]</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w:t>
      </w:r>
      <w:r w:rsidR="00106FE2">
        <w:t>measured on the scintillation counter</w:t>
      </w:r>
      <w:r w:rsidR="009378CA">
        <w:t xml:space="preserve"> to develop a limit of blank of 1.4 counts per second (cps)</w:t>
      </w:r>
      <w:r w:rsidR="00616615">
        <w:t xml:space="preserve">, and activities </w:t>
      </w:r>
      <w:r w:rsidR="00986431">
        <w:t xml:space="preserve">are </w:t>
      </w:r>
      <w:r w:rsidR="00616615">
        <w:t xml:space="preserve">reported only for samples that exceeded this value by a factor of 1.5. </w:t>
      </w:r>
    </w:p>
    <w:p w14:paraId="7D6B63E3" w14:textId="56CBFC04" w:rsidR="00D91D3B" w:rsidRDefault="008A0962" w:rsidP="00B53860">
      <w:pPr>
        <w:spacing w:line="360" w:lineRule="auto"/>
      </w:pPr>
      <w:r>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was calibrated 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 xml:space="preserve">ounted directly on the counter, with the resulting counts being </w:t>
      </w:r>
      <w:r>
        <w:lastRenderedPageBreak/>
        <w:t>adjusted for ferr</w:t>
      </w:r>
      <w:r w:rsidR="00B5451B">
        <w:t>ihydr</w:t>
      </w:r>
      <w:r w:rsidR="00737E5A">
        <w:t xml:space="preserve">ite loss during filtration. </w:t>
      </w:r>
      <w:r w:rsidR="00616615">
        <w:t>Gamma spectroscopy</w:t>
      </w:r>
      <w:r w:rsidR="00322F9A">
        <w:t xml:space="preserve"> was also used to quantify</w:t>
      </w:r>
      <w:r w:rsidR="00C807AC">
        <w:t xml:space="preserve"> and </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53B32B61"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32B23">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fldChar w:fldCharType="separate"/>
      </w:r>
      <w:r w:rsidR="00EB6261" w:rsidRPr="00EB6261">
        <w:rPr>
          <w:noProof/>
        </w:rPr>
        <w:t>[42]</w:t>
      </w:r>
      <w:r w:rsidR="00570A6F">
        <w:fldChar w:fldCharType="end"/>
      </w:r>
      <w:r>
        <w:t xml:space="preserve">. </w:t>
      </w:r>
      <w:r w:rsidR="003F3B39">
        <w:t>Both simple</w:t>
      </w:r>
      <w:commentRangeStart w:id="12"/>
      <w:r w:rsidR="00CE4109">
        <w:t xml:space="preserve"> </w:t>
      </w:r>
      <w:r w:rsidR="003F3B39">
        <w:t>reaction formulations</w:t>
      </w:r>
      <w:r w:rsidR="00CE4109">
        <w:t xml:space="preserve"> </w:t>
      </w:r>
      <w:r w:rsidR="003F3B39">
        <w:t>and complex reaction f</w:t>
      </w:r>
      <w:r w:rsidR="00982393">
        <w:t xml:space="preserve">ormulations developed from </w:t>
      </w:r>
      <w:r w:rsidR="00ED2BF3">
        <w:t>spectroscopic measurements</w:t>
      </w:r>
      <w:r w:rsidR="00FC08DE">
        <w:t xml:space="preserve"> were used to fit the experimental data</w:t>
      </w:r>
      <w:r w:rsidR="00616615">
        <w:t xml:space="preserve"> </w:t>
      </w:r>
      <w:r w:rsidR="003F3B39">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fldChar w:fldCharType="separate"/>
      </w:r>
      <w:r w:rsidR="00EB6261" w:rsidRPr="00EB6261">
        <w:rPr>
          <w:noProof/>
        </w:rPr>
        <w:t>[32], [34], [37], [43]</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fldChar w:fldCharType="separate"/>
      </w:r>
      <w:r w:rsidR="00EB6261" w:rsidRPr="00EB6261">
        <w:rPr>
          <w:noProof/>
        </w:rPr>
        <w:t>[32], [36], [43]</w:t>
      </w:r>
      <w:r w:rsidR="00946431">
        <w:fldChar w:fldCharType="end"/>
      </w:r>
      <w:r w:rsidR="00946431">
        <w:t xml:space="preserve">. </w:t>
      </w:r>
      <w:r w:rsidR="00567F2A">
        <w:t xml:space="preserve">The </w:t>
      </w:r>
      <w:r w:rsidR="003F3B39">
        <w:t xml:space="preserve">more complex </w:t>
      </w:r>
      <w:r w:rsidR="00567F2A">
        <w:t xml:space="preserve">models, in contrast, </w:t>
      </w:r>
      <w:r w:rsidR="00982393">
        <w:t xml:space="preserve">are based on spectroscopic evidence or </w:t>
      </w:r>
      <w:r w:rsidR="00982393">
        <w:rPr>
          <w:i/>
        </w:rPr>
        <w:t>ab initio</w:t>
      </w:r>
      <w:commentRangeStart w:id="13"/>
      <w:r w:rsidR="007E0E14">
        <w:t xml:space="preserve">, and </w:t>
      </w:r>
      <w:r w:rsidR="005B33C0">
        <w:t>thus are more accurate depictions of the processes controlling ion adsorption to surfaces</w:t>
      </w:r>
      <w:r w:rsidR="00567F2A">
        <w:t xml:space="preserve"> </w:t>
      </w:r>
      <w:commentRangeEnd w:id="13"/>
      <w:r w:rsidR="007E0E14">
        <w:rPr>
          <w:rStyle w:val="CommentReference"/>
        </w:rPr>
        <w:commentReference w:id="13"/>
      </w:r>
      <w:r w:rsidR="00567F2A">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fldChar w:fldCharType="separate"/>
      </w:r>
      <w:r w:rsidR="00EB6261" w:rsidRPr="00EB6261">
        <w:rPr>
          <w:noProof/>
        </w:rPr>
        <w:t>[44], [45]</w:t>
      </w:r>
      <w:r w:rsidR="00567F2A">
        <w:fldChar w:fldCharType="end"/>
      </w:r>
      <w:r w:rsidR="00836777">
        <w:t>.</w:t>
      </w:r>
      <w:r w:rsidR="003D2C05">
        <w:t xml:space="preserve"> </w:t>
      </w:r>
      <w:commentRangeEnd w:id="12"/>
      <w:r w:rsidR="00AA7551">
        <w:rPr>
          <w:rStyle w:val="CommentReference"/>
        </w:rPr>
        <w:commentReference w:id="12"/>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132B2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00570A6F">
        <w:fldChar w:fldCharType="separate"/>
      </w:r>
      <w:r w:rsidR="00EB6261" w:rsidRPr="00EB6261">
        <w:rPr>
          <w:noProof/>
        </w:rPr>
        <w:t>[37], [46]</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5CC7F379" w:rsidR="00ED2BF3" w:rsidRDefault="00ED2BF3" w:rsidP="00B53860">
      <w:pPr>
        <w:spacing w:line="360" w:lineRule="auto"/>
      </w:pPr>
      <w:r>
        <w:tab/>
        <w:t>All fitted isotherms were linear within the range of activities studied, thus a K</w:t>
      </w:r>
      <w:r w:rsidRPr="00E1711C">
        <w:rPr>
          <w:vertAlign w:val="subscript"/>
        </w:rPr>
        <w:t>d</w:t>
      </w:r>
      <w:r w:rsidR="00C23B9A">
        <w:t xml:space="preserve"> was calculated </w:t>
      </w:r>
      <w:r w:rsidR="00954BA2">
        <w:t>by fitting a line to the experimental data (Table 1).</w:t>
      </w:r>
      <w:r w:rsidR="00C23B9A">
        <w:t xml:space="preserve"> This allows for fast, simple comparisons to other works studying radium sorption.</w:t>
      </w:r>
    </w:p>
    <w:p w14:paraId="7D935258" w14:textId="5FF62454" w:rsidR="006B4EBE" w:rsidRDefault="002137B6" w:rsidP="00ED2BF3">
      <w:pPr>
        <w:spacing w:line="360" w:lineRule="auto"/>
        <w:ind w:firstLine="720"/>
      </w:pPr>
      <w:commentRangeStart w:id="14"/>
      <w:r>
        <w:t>The</w:t>
      </w:r>
      <w:commentRangeEnd w:id="14"/>
      <w:r w:rsidR="00145207">
        <w:rPr>
          <w:rStyle w:val="CommentReference"/>
        </w:rPr>
        <w:commentReference w:id="14"/>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 xml:space="preserve">ferrihydrite </w:t>
      </w:r>
      <w:r w:rsidR="00C23B9A">
        <w:t>shows maximal</w:t>
      </w:r>
      <w:r w:rsidR="006674E7">
        <w:t xml:space="preserve"> sorption at pH 9.</w:t>
      </w:r>
      <w:r w:rsidR="00BE6AF9">
        <w:t xml:space="preserve"> </w:t>
      </w:r>
      <w:r w:rsidR="00954BA2">
        <w:t xml:space="preserve">Differences in the surface area (table 1) help explain </w:t>
      </w:r>
      <w:r w:rsidR="00A179B7">
        <w:t xml:space="preserve">some </w:t>
      </w:r>
      <w:r w:rsidR="00A179B7">
        <w:lastRenderedPageBreak/>
        <w:t xml:space="preserve">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E530C7">
        <w:t>(m2/g), reveals the extent of sorption with per unit surface area (table 1),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360A335C" w:rsidR="008B0456" w:rsidRDefault="006B4EBE" w:rsidP="00B53860">
      <w:pPr>
        <w:spacing w:line="360" w:lineRule="auto"/>
      </w:pPr>
      <w:r>
        <w:tab/>
      </w:r>
      <w:r w:rsidR="003E7C7D">
        <w:t>Several studies examine</w:t>
      </w:r>
      <w:r>
        <w:t xml:space="preserve"> </w:t>
      </w:r>
      <w:commentRangeStart w:id="15"/>
      <w:r>
        <w:t>sorption of radium to iron</w:t>
      </w:r>
      <w:r w:rsidR="003E7C7D">
        <w:t xml:space="preserve"> (hydr)</w:t>
      </w:r>
      <w:r>
        <w:t>oxides</w:t>
      </w:r>
      <w:commentRangeEnd w:id="15"/>
      <w:r w:rsidR="00711BC8">
        <w:rPr>
          <w:rStyle w:val="CommentReference"/>
        </w:rPr>
        <w:commentReference w:id="15"/>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fldChar w:fldCharType="separate"/>
      </w:r>
      <w:r w:rsidR="00EB6261" w:rsidRPr="00EB6261">
        <w:rPr>
          <w:noProof/>
        </w:rPr>
        <w:t>[11], [17], [24], [37]</w:t>
      </w:r>
      <w:r w:rsidR="000F650E">
        <w:fldChar w:fldCharType="end"/>
      </w:r>
      <w:r w:rsidR="00655749">
        <w:t xml:space="preserve">. </w:t>
      </w:r>
      <w:r w:rsidR="00AE1591">
        <w:t>S</w:t>
      </w:r>
      <w:r w:rsidR="00747938">
        <w:t>elected experimental results from the literature</w:t>
      </w:r>
      <w:r w:rsidR="00AE1591">
        <w:t xml:space="preserve"> are </w:t>
      </w:r>
      <w:r w:rsidR="00C23B9A">
        <w:t xml:space="preserve">also </w:t>
      </w:r>
      <w:r w:rsidR="00AE1591">
        <w:t xml:space="preserve">presented in </w:t>
      </w:r>
      <w:commentRangeStart w:id="16"/>
      <w:r w:rsidR="00AE1591">
        <w:t>Table 1</w:t>
      </w:r>
      <w:commentRangeEnd w:id="16"/>
      <w:r w:rsidR="00DC37A4">
        <w:rPr>
          <w:rStyle w:val="CommentReference"/>
        </w:rPr>
        <w:commentReference w:id="16"/>
      </w:r>
      <w:r w:rsidR="00747938">
        <w:t>,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fldChar w:fldCharType="separate"/>
      </w:r>
      <w:r w:rsidR="00EB6261" w:rsidRPr="00EB6261">
        <w:rPr>
          <w:noProof/>
        </w:rPr>
        <w:t>[24], [37]</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7"/>
      <w:r w:rsidR="00483129">
        <w:t>Ra</w:t>
      </w:r>
      <w:commentRangeStart w:id="18"/>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8"/>
      <w:r w:rsidR="00D76794">
        <w:rPr>
          <w:rStyle w:val="CommentReference"/>
        </w:rPr>
        <w:commentReference w:id="18"/>
      </w:r>
      <w:commentRangeEnd w:id="17"/>
      <w:r w:rsidR="00486A10">
        <w:rPr>
          <w:rStyle w:val="CommentReference"/>
        </w:rPr>
        <w:commentReference w:id="17"/>
      </w:r>
      <w:r w:rsidR="000660E0">
        <w:t>study compared ra</w:t>
      </w:r>
      <w:r w:rsidR="0057637D">
        <w:t>dium sorption to hematite, ferri</w:t>
      </w:r>
      <w:r w:rsidR="000660E0">
        <w:t xml:space="preserve">hydrite, goethite, and lepidocrocite, finding that ferrihydrite sorbs radium most extensively </w:t>
      </w:r>
      <w:r w:rsidR="000660E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73B6B8C2" w:rsidR="000660E0" w:rsidRDefault="00DC37A4" w:rsidP="003E477F">
      <w:pPr>
        <w:spacing w:line="360" w:lineRule="auto"/>
        <w:ind w:firstLine="720"/>
      </w:pPr>
      <w:r>
        <w:t>Many</w:t>
      </w:r>
      <w:r w:rsidR="00AE1591">
        <w:t xml:space="preserve"> studies</w:t>
      </w:r>
      <w:r w:rsidR="003F3BF5">
        <w:t xml:space="preserve"> were found that</w:t>
      </w:r>
      <w:r w:rsidR="00AE1591">
        <w:t xml:space="preserve"> examined radium adsorption to g</w:t>
      </w:r>
      <w:r w:rsidR="00C735BD">
        <w:t>oethite</w:t>
      </w:r>
      <w:r>
        <w:t xml:space="preserve"> </w:t>
      </w:r>
      <w:r w:rsidR="00803333">
        <w:fldChar w:fldCharType="begin" w:fldLock="1"/>
      </w:r>
      <w:r w:rsidR="00132B23">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fldChar w:fldCharType="separate"/>
      </w:r>
      <w:r w:rsidR="00EB6261" w:rsidRPr="00EB6261">
        <w:rPr>
          <w:noProof/>
        </w:rPr>
        <w:t>[19], [24], [37]</w:t>
      </w:r>
      <w:r w:rsidR="00803333">
        <w:fldChar w:fldCharType="end"/>
      </w:r>
      <w:r w:rsidR="00803333">
        <w:t xml:space="preserve"> </w:t>
      </w:r>
      <w:r w:rsidR="003F3BF5">
        <w:t xml:space="preserve">and </w:t>
      </w:r>
      <w:r w:rsidR="0064184D">
        <w:t>reported values of Kd and expe</w:t>
      </w:r>
      <w:r w:rsidR="00803333">
        <w:t>rimental conditions vary widely</w:t>
      </w:r>
      <w:r w:rsidR="0064184D">
        <w:t xml:space="preserve"> </w:t>
      </w:r>
      <w:r w:rsidR="00803333">
        <w:t>(Table 1)</w:t>
      </w:r>
      <w:r w:rsidR="00FC6BEA">
        <w:t xml:space="preserve">. Unlike </w:t>
      </w:r>
      <w:r w:rsidR="003F3BF5">
        <w:t xml:space="preserve">results obtained for </w:t>
      </w:r>
      <w:r w:rsidR="00FC6BEA">
        <w:t xml:space="preserve">ferrihydrite, we </w:t>
      </w:r>
      <w:r w:rsidR="00C55505">
        <w:t>observe</w:t>
      </w:r>
      <w:r w:rsidR="00FC6BEA">
        <w:t xml:space="preserve"> a larger extent of </w:t>
      </w:r>
      <w:r w:rsidR="003F3BF5">
        <w:t xml:space="preserve">Ra </w:t>
      </w:r>
      <w:r w:rsidR="00FC6BEA">
        <w:t xml:space="preserve">sorption </w:t>
      </w:r>
      <w:r w:rsidR="003F3BF5">
        <w:t>at</w:t>
      </w:r>
      <w:r w:rsidR="00E73360">
        <w:t xml:space="preserve"> specific pH values when compared to previous studies using similar system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3F3BF5">
        <w:t>W</w:t>
      </w:r>
      <w:r w:rsidR="00613839">
        <w:t>hen normalized by surface area</w:t>
      </w:r>
      <w:r w:rsidR="003F3BF5">
        <w:t>, Kd values</w:t>
      </w:r>
      <w:r w:rsidR="00613839">
        <w:t xml:space="preserve"> are similar in some cases</w:t>
      </w:r>
      <w:r w:rsidR="00905D56">
        <w:t xml:space="preserve"> </w:t>
      </w:r>
      <w:r w:rsidR="00905D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fldChar w:fldCharType="separate"/>
      </w:r>
      <w:r w:rsidR="00EB6261" w:rsidRPr="00EB6261">
        <w:rPr>
          <w:noProof/>
        </w:rPr>
        <w:t>[37]</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rsidR="003F3BF5">
        <w:t>Additionally,</w:t>
      </w:r>
      <w:r w:rsidR="00830020">
        <w:t xml:space="preserve"> methods of goethite synthesis vary, and may yield product with disparate surface area;</w:t>
      </w:r>
      <w:r w:rsidR="001F0F1F">
        <w:t xml:space="preserve"> </w:t>
      </w:r>
      <w:r w:rsidR="00830020">
        <w:t>this</w:t>
      </w:r>
      <w:r w:rsidR="0090502E">
        <w:t xml:space="preserve"> may also </w:t>
      </w:r>
      <w:r w:rsidR="0090502E">
        <w:lastRenderedPageBreak/>
        <w:t>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fldChar w:fldCharType="separate"/>
      </w:r>
      <w:r w:rsidR="00EB6261" w:rsidRPr="00EB6261">
        <w:rPr>
          <w:noProof/>
        </w:rPr>
        <w:t>[38]</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14747A4E" w:rsidR="0051444A" w:rsidRDefault="00E14811" w:rsidP="00B53860">
      <w:pPr>
        <w:spacing w:line="360" w:lineRule="auto"/>
      </w:pPr>
      <w:r>
        <w:tab/>
        <w:t>Sorption isotherm results for radium onto sodium montmorillonite are plotted in figure 2, the calculated K</w:t>
      </w:r>
      <w:r>
        <w:rPr>
          <w:vertAlign w:val="subscript"/>
        </w:rPr>
        <w:t xml:space="preserve">d </w:t>
      </w:r>
      <w:r>
        <w:t>values</w:t>
      </w:r>
      <w:r w:rsidR="004B34D2">
        <w:t xml:space="preserve"> listed in table 1</w:t>
      </w:r>
      <w:r>
        <w:t>.</w:t>
      </w:r>
      <w:r w:rsidR="0051444A">
        <w:t xml:space="preserve"> </w:t>
      </w:r>
      <w:r w:rsidR="00112FD5">
        <w:t>The Ra-</w:t>
      </w:r>
      <w:r w:rsidR="00B212A9">
        <w:t xml:space="preserve">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2AC1233A"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132B23">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fldChar w:fldCharType="separate"/>
      </w:r>
      <w:r w:rsidR="00EB6261" w:rsidRPr="00EB6261">
        <w:rPr>
          <w:noProof/>
        </w:rPr>
        <w:t>[28], [47]</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9"/>
      <w:r w:rsidR="00B32114">
        <w:t xml:space="preserve">have observed. It is well established that both surface reactions and exchange reactions with the inner layer of the clay play a role in sorption </w:t>
      </w:r>
      <w:r w:rsidR="00897D52">
        <w:fldChar w:fldCharType="begin" w:fldLock="1"/>
      </w:r>
      <w:r w:rsidR="00132B23">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fldChar w:fldCharType="separate"/>
      </w:r>
      <w:r w:rsidR="00EB6261" w:rsidRPr="00EB6261">
        <w:rPr>
          <w:noProof/>
        </w:rPr>
        <w:t>[27], [36], [48]</w:t>
      </w:r>
      <w:r w:rsidR="00897D52">
        <w:fldChar w:fldCharType="end"/>
      </w:r>
      <w:r w:rsidR="00897D52">
        <w:t xml:space="preserve">, thus these variations in measured properties in the clays may explain the </w:t>
      </w:r>
      <w:r w:rsidR="006F0CE2">
        <w:t>some of the</w:t>
      </w:r>
      <w:r w:rsidR="00897D52">
        <w:t xml:space="preserve"> discrepancy in sorption observed here compared to in previous works. However, a more detailed investigation into the </w:t>
      </w:r>
      <w:r w:rsidR="00EC38A6">
        <w:t>sorption mechanisms</w:t>
      </w:r>
      <w:r w:rsidR="00897D52">
        <w:t xml:space="preserve"> at play in these clays</w:t>
      </w:r>
      <w:r w:rsidR="00E1333E">
        <w:t>, and the underlying clay features controlling</w:t>
      </w:r>
      <w:r w:rsidR="00897D52">
        <w:t xml:space="preserve"> will </w:t>
      </w:r>
      <w:r w:rsidR="00101BF9">
        <w:t>be necessary to understand the key</w:t>
      </w:r>
      <w:r w:rsidR="00897D52">
        <w:t xml:space="preserve"> factors </w:t>
      </w:r>
      <w:r w:rsidR="008B2730">
        <w:t>controlling</w:t>
      </w:r>
      <w:r w:rsidR="00897D52">
        <w:t xml:space="preserve"> radium sorption.</w:t>
      </w:r>
      <w:commentRangeEnd w:id="19"/>
      <w:r w:rsidR="004B4E03">
        <w:rPr>
          <w:rStyle w:val="CommentReference"/>
        </w:rPr>
        <w:commentReference w:id="19"/>
      </w:r>
    </w:p>
    <w:p w14:paraId="17DAFE13" w14:textId="29131CEC" w:rsidR="00C2009C" w:rsidRPr="00F0091F" w:rsidRDefault="00520539" w:rsidP="00B53860">
      <w:pPr>
        <w:spacing w:line="360" w:lineRule="auto"/>
      </w:pPr>
      <w:r>
        <w:tab/>
      </w:r>
      <w:commentRangeStart w:id="20"/>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As with other minerals, K</w:t>
      </w:r>
      <w:r w:rsidR="00832FDC">
        <w:rPr>
          <w:vertAlign w:val="subscript"/>
        </w:rPr>
        <w:t xml:space="preserve">d </w:t>
      </w:r>
      <w:r w:rsidR="00832FDC">
        <w:t>values were fit, showing very linear response in the range of radium activities considered</w:t>
      </w:r>
      <w:r w:rsidR="00A21155">
        <w:t xml:space="preserve"> (Table 1).</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 xml:space="preserve">There is very little, if any existing data examining the sorption of </w:t>
      </w:r>
      <w:r w:rsidR="00832FDC">
        <w:lastRenderedPageBreak/>
        <w:t>radium to any reduced iron solid.</w:t>
      </w:r>
      <w:r w:rsidR="006B7DCE">
        <w:t xml:space="preserve"> A previous study examining sorption of strontium 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fldChar w:fldCharType="separate"/>
      </w:r>
      <w:r w:rsidR="00EB6261" w:rsidRPr="00EB6261">
        <w:rPr>
          <w:noProof/>
        </w:rPr>
        <w:t>[29]</w:t>
      </w:r>
      <w:r w:rsidR="006B7DCE">
        <w:fldChar w:fldCharType="end"/>
      </w:r>
      <w:r w:rsidR="006B7DCE">
        <w:t>.</w:t>
      </w:r>
      <w:r w:rsidR="00E1333E">
        <w:t xml:space="preserve"> It is unclear why this should be the case, as pyrite treatment was similar in both this study and the </w:t>
      </w:r>
      <w:r w:rsidR="00F0091F">
        <w:t>study of strontium</w:t>
      </w:r>
      <w:r w:rsidR="00E1333E">
        <w:t>.</w:t>
      </w:r>
      <w:r w:rsidR="00F0091F">
        <w:t xml:space="preserve"> </w:t>
      </w:r>
      <w:r w:rsidR="00E81E28">
        <w:t xml:space="preserve">The results here suggest that reduced iron solids will play a key role in </w:t>
      </w:r>
      <w:r w:rsidR="00F0091F">
        <w:t>anoxic aquifers</w:t>
      </w:r>
      <w:r w:rsidR="00E81E28">
        <w:t>, where dynamic variations in redox will alter the surface mineralogy of reduced iron</w:t>
      </w:r>
      <w:r w:rsidR="00F0091F">
        <w:t>.</w:t>
      </w:r>
      <w:r w:rsidR="00E81E28">
        <w:t xml:space="preserve"> </w:t>
      </w:r>
      <w:r w:rsidR="00F0091F">
        <w:t>This could decrease</w:t>
      </w:r>
      <w:r w:rsidR="00E81E28">
        <w:t xml:space="preserve"> or </w:t>
      </w:r>
      <w:r w:rsidR="00F0091F">
        <w:t>increase</w:t>
      </w:r>
      <w:r w:rsidR="00E81E28">
        <w:t xml:space="preserve"> radium retention</w:t>
      </w:r>
      <w:r w:rsidR="00832FDC">
        <w:t xml:space="preserve"> </w:t>
      </w:r>
      <w:r w:rsidR="00E81E28">
        <w:t>depending on specific solution conditions.</w:t>
      </w:r>
      <w:commentRangeEnd w:id="20"/>
      <w:r w:rsidR="004B4E03">
        <w:rPr>
          <w:rStyle w:val="CommentReference"/>
        </w:rPr>
        <w:commentReference w:id="20"/>
      </w:r>
      <w:r w:rsidR="00F0091F">
        <w:t xml:space="preserve"> For example, a weakly acidic (pH 5) aquifer with reduced iron sulfides may see enhanced Ra sorption after exposure to oxic solutions, since iron oxic coatings will generally sorb more than pyrite at pH 5. In constrast, a more basic aquifer might see the release of Ra from the surface, since K</w:t>
      </w:r>
      <w:r w:rsidR="00F0091F">
        <w:rPr>
          <w:vertAlign w:val="subscript"/>
        </w:rPr>
        <w:t>sa</w:t>
      </w:r>
      <w:r w:rsidR="0009336D">
        <w:t xml:space="preserve"> is so large for pyrite at circumneutral and basic pHs</w:t>
      </w:r>
      <w:r w:rsidR="00F0091F">
        <w:t>.</w:t>
      </w:r>
      <w:r w:rsidR="0013747E">
        <w:t xml:space="preserve"> </w:t>
      </w:r>
      <w:r w:rsidR="0013747E">
        <w:t>Further investigation of surface complexation reactions may elucidate the source of this discrepancy</w:t>
      </w:r>
      <w:r w:rsidR="0013747E">
        <w:t xml:space="preserve"> with previous work with Sr, as well as enable predictions of Ra surface complexation with pyrite under shifting environmental conditions</w:t>
      </w:r>
      <w:r w:rsidR="0013747E">
        <w:t>.</w:t>
      </w:r>
    </w:p>
    <w:p w14:paraId="46557DF1" w14:textId="2518AC15" w:rsidR="00F80772" w:rsidRDefault="00D42F7E" w:rsidP="00B53860">
      <w:pPr>
        <w:spacing w:line="360" w:lineRule="auto"/>
      </w:pPr>
      <w:r>
        <w:t>SECTION 3.2 SURFACE COMPLEXATION MODELING</w:t>
      </w:r>
    </w:p>
    <w:p w14:paraId="3CCCC385" w14:textId="635600C7" w:rsidR="00741E18" w:rsidRDefault="000A2B77" w:rsidP="00B53860">
      <w:pPr>
        <w:spacing w:line="360" w:lineRule="auto"/>
      </w:pPr>
      <w:r>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21"/>
      <w:r w:rsidR="00CB077A">
        <w:t xml:space="preserve"> </w:t>
      </w:r>
      <w:commentRangeEnd w:id="21"/>
      <w:r w:rsidR="009261AC">
        <w:rPr>
          <w:rStyle w:val="CommentReference"/>
        </w:rPr>
        <w:commentReference w:id="21"/>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493302">
        <w:t>table 2</w:t>
      </w:r>
      <w:r w:rsidR="00F94CF4">
        <w:t>)</w:t>
      </w:r>
      <w:r w:rsidR="00C07D4E">
        <w:t xml:space="preserve"> show that </w:t>
      </w:r>
      <w:r w:rsidR="004B4E03">
        <w:t xml:space="preserve">surface complex reaction constants are higher for ferrihydrite as compared to goethite, which is mirrored in the </w:t>
      </w:r>
      <w:r w:rsidR="004C7AB6">
        <w:t xml:space="preserve">generally </w:t>
      </w:r>
      <w:r w:rsidR="004B4E03">
        <w:t>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fldChar w:fldCharType="separate"/>
      </w:r>
      <w:r w:rsidR="00EB6261" w:rsidRPr="00EB6261">
        <w:rPr>
          <w:noProof/>
        </w:rPr>
        <w:t>[32]</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as observed, since such low levels of radium were used</w:t>
      </w:r>
      <w:r w:rsidR="00346B02">
        <w:t xml:space="preserve">. </w:t>
      </w:r>
      <w:r w:rsidR="00F02AD5">
        <w:t xml:space="preserve">Sajih (2014) and Sverjensky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tetradentate reactions with a single site to fit radium and barium sorption to ferrihydrite and goethite </w:t>
      </w:r>
      <w:r w:rsidR="00346B02">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fldChar w:fldCharType="separate"/>
      </w:r>
      <w:r w:rsidR="00EB6261" w:rsidRPr="00EB6261">
        <w:rPr>
          <w:noProof/>
        </w:rPr>
        <w:t>[34], [37]</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ferrihydrite data were </w:t>
      </w:r>
      <w:r w:rsidR="00F94CF4">
        <w:t>similar to the single strong site fit here</w:t>
      </w:r>
      <w:r w:rsidR="00E37D03">
        <w:t xml:space="preserve">, but the fits to the goethite data were </w:t>
      </w:r>
      <w:r w:rsidR="00F94CF4">
        <w:t xml:space="preserve">visually </w:t>
      </w:r>
      <w:commentRangeStart w:id="22"/>
      <w:r w:rsidR="00E37D03">
        <w:t>improved</w:t>
      </w:r>
      <w:commentRangeEnd w:id="22"/>
      <w:r w:rsidR="009261AC">
        <w:rPr>
          <w:rStyle w:val="CommentReference"/>
        </w:rPr>
        <w:commentReference w:id="22"/>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r w:rsidR="00F94CF4">
        <w:t>nearly 20 log units smaller in this model compared to theirs</w:t>
      </w:r>
      <w:r w:rsidR="002C0846">
        <w:t xml:space="preserve"> while</w:t>
      </w:r>
      <w:r w:rsidR="00D40B97">
        <w:t xml:space="preserve"> the goethite constants w</w:t>
      </w:r>
      <w:r w:rsidR="00F94CF4">
        <w:t>ere only 1-2 log units larger (Table 3)</w:t>
      </w:r>
      <w:r w:rsidR="00346B02">
        <w:t xml:space="preserve">. </w:t>
      </w:r>
      <w:r w:rsidR="00D54B1B">
        <w:t xml:space="preserve">Although the disparity between these studies </w:t>
      </w:r>
      <w:r w:rsidR="00D54B1B">
        <w:lastRenderedPageBreak/>
        <w:t>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EB626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fldChar w:fldCharType="separate"/>
      </w:r>
      <w:r w:rsidR="000D35D6" w:rsidRPr="000D35D6">
        <w:rPr>
          <w:noProof/>
        </w:rPr>
        <w:t>[49]</w:t>
      </w:r>
      <w:r w:rsidR="00ED6F41">
        <w:fldChar w:fldCharType="end"/>
      </w:r>
      <w:r w:rsidR="00D54B1B">
        <w:t xml:space="preserve">. </w:t>
      </w:r>
      <w:r w:rsidR="00737310">
        <w:t>It is unclear though, why there would be similarities in the sorption Kd values, but such larger differences in</w:t>
      </w:r>
      <w:r w:rsidR="008C44D7">
        <w:t xml:space="preserve"> fitted</w:t>
      </w:r>
      <w:r w:rsidR="00737310">
        <w:t xml:space="preserve"> log K</w:t>
      </w:r>
      <w:r w:rsidR="00E748D5">
        <w:t xml:space="preserve"> for surface complexation</w:t>
      </w:r>
      <w:r w:rsidR="00737310">
        <w:t>.</w:t>
      </w:r>
    </w:p>
    <w:p w14:paraId="2EEFBB1C" w14:textId="25A2FAC5"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orption is</w:t>
      </w:r>
      <w:r>
        <w:t xml:space="preserve"> compared with other studies that combine SCM with spectroscopic measurements, which were used to constrain surface reactions of other group 2 elements (Table 3).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py was used to examine Sr</w:t>
      </w:r>
      <w:r w:rsidR="00DD4636">
        <w:t xml:space="preserve"> binding with the surface of iron oxides</w:t>
      </w:r>
      <w:r w:rsidR="00991691">
        <w:t xml:space="preserve">, and illustrated that it forms outer sphere complexes with those surfaces </w:t>
      </w:r>
      <w:r w:rsidR="00991691">
        <w:fldChar w:fldCharType="begin" w:fldLock="1"/>
      </w:r>
      <w:r w:rsidR="00EB626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fldChar w:fldCharType="separate"/>
      </w:r>
      <w:r w:rsidR="000D35D6" w:rsidRPr="000D35D6">
        <w:rPr>
          <w:noProof/>
        </w:rPr>
        <w:t>[50], [51]</w:t>
      </w:r>
      <w:r w:rsidR="00991691">
        <w:fldChar w:fldCharType="end"/>
      </w:r>
      <w:r w:rsidR="00991691">
        <w:t xml:space="preserve">. </w:t>
      </w:r>
      <w:r w:rsidR="001C11EA">
        <w:t xml:space="preserve">Additionally, </w:t>
      </w:r>
      <w:r w:rsidR="00991691">
        <w:t xml:space="preserve">X-ray standing wave measurements of Sr near a rutile surface showed that it coordinated with four surface sites </w:t>
      </w:r>
      <w:r w:rsidR="00991691">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fldChar w:fldCharType="separate"/>
      </w:r>
      <w:r w:rsidR="00EB6261" w:rsidRPr="00EB6261">
        <w:rPr>
          <w:noProof/>
        </w:rPr>
        <w:t>[44]</w:t>
      </w:r>
      <w:r w:rsidR="00991691">
        <w:fldChar w:fldCharType="end"/>
      </w:r>
      <w:r w:rsidR="00991691">
        <w:t xml:space="preserve">. A separate study used those x-ray standing wave measurements to constrain SCM of group II elements with iron oxides, suggesting that the observed rutile coordination </w:t>
      </w:r>
      <w:r w:rsidR="00272680">
        <w:t xml:space="preserve">with </w:t>
      </w:r>
      <w:r w:rsidR="00991691">
        <w:t>was also occurring during</w:t>
      </w:r>
      <w:r w:rsidR="00272680">
        <w:t xml:space="preserve"> Ra</w:t>
      </w:r>
      <w:r w:rsidR="00991691">
        <w:t xml:space="preserve"> sorption to iron oxides </w:t>
      </w:r>
      <w:r w:rsidR="00991691">
        <w:fldChar w:fldCharType="begin" w:fldLock="1"/>
      </w:r>
      <w:r w:rsidR="00132B23">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fldChar w:fldCharType="separate"/>
      </w:r>
      <w:r w:rsidR="00EB6261" w:rsidRPr="00EB6261">
        <w:rPr>
          <w:noProof/>
        </w:rPr>
        <w:t>[34]</w:t>
      </w:r>
      <w:r w:rsidR="00991691">
        <w:fldChar w:fldCharType="end"/>
      </w:r>
      <w:r w:rsidR="00991691">
        <w:t xml:space="preserve">. </w:t>
      </w:r>
      <w:r w:rsidR="00132B23">
        <w:t xml:space="preserve">The tetradentate binding model posed by some </w:t>
      </w:r>
      <w:r w:rsidR="00132B23">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 "properties" : { "noteIndex" : 0 }, "schema" : "https://github.com/citation-style-language/schema/raw/master/csl-citation.json" }</w:instrText>
      </w:r>
      <w:r w:rsidR="00132B23">
        <w:fldChar w:fldCharType="separate"/>
      </w:r>
      <w:r w:rsidR="00132B23" w:rsidRPr="00132B23">
        <w:rPr>
          <w:noProof/>
        </w:rPr>
        <w:t>[37], [52]</w:t>
      </w:r>
      <w:r w:rsidR="00132B23">
        <w:fldChar w:fldCharType="end"/>
      </w:r>
      <w:r w:rsidR="00132B23">
        <w:t xml:space="preserve"> </w:t>
      </w:r>
      <w:r w:rsidR="00132B23">
        <w:t>to describe group II cation sorption to iron oxides is based on these measurements</w:t>
      </w:r>
      <w:r w:rsidR="00132B23">
        <w:t xml:space="preserve">. </w:t>
      </w:r>
      <w:r w:rsidR="00991691">
        <w:t xml:space="preserve">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132B23">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fldChar w:fldCharType="separate"/>
      </w:r>
      <w:r w:rsidR="00EB6261" w:rsidRPr="00EB6261">
        <w:rPr>
          <w:noProof/>
        </w:rPr>
        <w:t>[36]</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fldChar w:fldCharType="separate"/>
      </w:r>
      <w:r w:rsidR="00EB6261" w:rsidRPr="00EB6261">
        <w:rPr>
          <w:noProof/>
        </w:rPr>
        <w:t>[35]</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5676C043"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orillonite was</w:t>
      </w:r>
      <w:r w:rsidR="00DA5D18">
        <w:t xml:space="preserve"> initially</w:t>
      </w:r>
      <w:r w:rsidR="00576FCF">
        <w:t xml:space="preserve"> fit using </w:t>
      </w:r>
      <w:r w:rsidR="00DA5D18">
        <w:t>a surface site with two reactions, and a single exchange reaction (Figure 6</w:t>
      </w:r>
      <w:r w:rsidR="00112FD5">
        <w:t>a</w:t>
      </w:r>
      <w:r w:rsidR="00DA5D18">
        <w:t>).</w:t>
      </w:r>
      <w:r w:rsidR="00592FEF">
        <w:t xml:space="preserve"> </w:t>
      </w:r>
      <w:r w:rsidR="00EA6A04">
        <w:t>Fitting the data required</w:t>
      </w:r>
      <w:r>
        <w:t xml:space="preserve"> an exchange reaction where </w:t>
      </w:r>
      <w:commentRangeStart w:id="23"/>
      <w:r>
        <w:t>radium displaced sodium</w:t>
      </w:r>
      <w:r w:rsidR="00AF2CAB">
        <w:t xml:space="preserve"> in the inner layer of the clay</w:t>
      </w:r>
      <w:r w:rsidR="005E0705">
        <w:t xml:space="preserve"> </w:t>
      </w:r>
      <w:commentRangeEnd w:id="23"/>
      <w:r w:rsidR="007E7A4C">
        <w:rPr>
          <w:rStyle w:val="CommentReference"/>
        </w:rPr>
        <w:commentReference w:id="23"/>
      </w:r>
      <w:r w:rsidR="005E0705">
        <w:t>(table 2</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4"/>
      <w:r w:rsidR="00624C90">
        <w:t>complexes</w:t>
      </w:r>
      <w:commentRangeEnd w:id="24"/>
      <w:r w:rsidR="00583695">
        <w:rPr>
          <w:rStyle w:val="CommentReference"/>
        </w:rPr>
        <w:commentReference w:id="24"/>
      </w:r>
      <w:r w:rsidR="00624C90">
        <w:t xml:space="preserve"> </w:t>
      </w:r>
      <w:r w:rsidR="00592FEF">
        <w:t xml:space="preserve"> on the montmorillonite surface </w:t>
      </w:r>
      <w:r w:rsidR="00764594">
        <w:t xml:space="preserve">corresponding with the </w:t>
      </w:r>
      <w:r w:rsidR="00764594">
        <w:lastRenderedPageBreak/>
        <w:t>need for both an exchange reaction and surface site reactions in the SCM</w:t>
      </w:r>
      <w:r w:rsidR="00A51006">
        <w:t xml:space="preserve"> </w:t>
      </w:r>
      <w:r w:rsidR="00624C90">
        <w:fldChar w:fldCharType="begin" w:fldLock="1"/>
      </w:r>
      <w:r w:rsidR="00132B23">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fldChar w:fldCharType="separate"/>
      </w:r>
      <w:r w:rsidR="00EB6261" w:rsidRPr="00EB6261">
        <w:rPr>
          <w:noProof/>
        </w:rPr>
        <w:t>[45]</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w:t>
      </w:r>
      <w:r w:rsidR="00A51006">
        <w:t>sorption</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ferrihydrite</w:t>
      </w:r>
      <w:r w:rsidR="002450EA">
        <w:t xml:space="preserve"> in addition to an exchange reaction</w:t>
      </w:r>
      <w:r w:rsidR="009E1276">
        <w:t xml:space="preserve"> </w:t>
      </w:r>
      <w:r w:rsidR="009E1276">
        <w:fldChar w:fldCharType="begin" w:fldLock="1"/>
      </w:r>
      <w:r w:rsidR="00132B23">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2]" }, "properties" : { "noteIndex" : 0 }, "schema" : "https://github.com/citation-style-language/schema/raw/master/csl-citation.json" }</w:instrText>
      </w:r>
      <w:r w:rsidR="009E1276">
        <w:fldChar w:fldCharType="separate"/>
      </w:r>
      <w:r w:rsidR="00132B23" w:rsidRPr="00132B23">
        <w:rPr>
          <w:noProof/>
        </w:rPr>
        <w:t>[32], [53]</w:t>
      </w:r>
      <w:r w:rsidR="009E1276">
        <w:fldChar w:fldCharType="end"/>
      </w:r>
      <w:r w:rsidR="009E1276">
        <w:t>.</w:t>
      </w:r>
      <w:r w:rsidR="00244302">
        <w:t xml:space="preserve"> </w:t>
      </w:r>
      <w:r w:rsidR="007D34D5">
        <w:t>We also fitted a model using two sites to our data using</w:t>
      </w:r>
      <w:r w:rsidR="00112FD5">
        <w:t xml:space="preserve"> a similar formulation (Figure 6b</w:t>
      </w:r>
      <w:r w:rsidR="007D34D5">
        <w:t>)</w:t>
      </w:r>
      <w:r w:rsidR="000C0A01">
        <w:t xml:space="preserve"> which had visually similar fits to the single site, two reaction model.</w:t>
      </w:r>
      <w:r w:rsidR="007D34D5">
        <w:t xml:space="preserve"> </w:t>
      </w:r>
      <w:r w:rsidR="000C0A01">
        <w:t>T</w:t>
      </w:r>
      <w:r w:rsidR="00B338DA">
        <w:t>he</w:t>
      </w:r>
      <w:r w:rsidR="0092374D">
        <w:t xml:space="preserve"> </w:t>
      </w:r>
      <w:r w:rsidR="00B42611">
        <w:t xml:space="preserve">standard </w:t>
      </w:r>
      <w:r w:rsidR="0092374D">
        <w:t>designation of “strong” and “weak” sites</w:t>
      </w:r>
      <w:r w:rsidR="000C0A01">
        <w:t>, however,</w:t>
      </w:r>
      <w:r w:rsidR="0092374D">
        <w:t xml:space="preserve"> does not apply </w:t>
      </w:r>
      <w:r w:rsidR="000C0A01">
        <w:t>to the sites used in the two site</w:t>
      </w:r>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w:t>
      </w:r>
      <w:r w:rsidR="00B42611">
        <w:t xml:space="preserve"> low levels of Ra modeled</w:t>
      </w:r>
      <w:r w:rsidR="00D03E35">
        <w:t xml:space="preserve">. The </w:t>
      </w:r>
      <w:r w:rsidR="001426B8">
        <w:t>number of fitted sites</w:t>
      </w:r>
      <w:r w:rsidR="00D03E35">
        <w:t xml:space="preserve"> </w:t>
      </w:r>
      <w:r w:rsidR="000C0A01">
        <w:t xml:space="preserve">in this two sit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64152244"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32B23">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2]" }, "properties" : { "noteIndex" : 0 }, "schema" : "https://github.com/citation-style-language/schema/raw/master/csl-citation.json" }</w:instrText>
      </w:r>
      <w:r w:rsidR="00624C90">
        <w:fldChar w:fldCharType="separate"/>
      </w:r>
      <w:r w:rsidR="00132B23" w:rsidRPr="00132B23">
        <w:rPr>
          <w:noProof/>
        </w:rPr>
        <w:t>[27], [46], [53]</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w:t>
      </w:r>
      <w:r w:rsidR="00E501C7">
        <w:t xml:space="preserve">Since a large fraction of the observed Ra adsorption is associated with the exchange reaction (i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w:t>
      </w:r>
      <w:r w:rsidR="00815DD8">
        <w:t>In consrast, Radium had the largest surface complex reaction constants compared to those</w:t>
      </w:r>
      <w:r w:rsidR="00624C90">
        <w:t xml:space="preserve">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r w:rsidR="00815DD8">
        <w:t>large</w:t>
      </w:r>
      <w:r w:rsidR="00162120">
        <w:t xml:space="preserve"> as that of tin </w:t>
      </w:r>
      <w:r w:rsidR="00162120">
        <w:fldChar w:fldCharType="begin" w:fldLock="1"/>
      </w:r>
      <w:r w:rsidR="00132B2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3], [54]" }, "properties" : { "noteIndex" : 0 }, "schema" : "https://github.com/citation-style-language/schema/raw/master/csl-citation.json" }</w:instrText>
      </w:r>
      <w:r w:rsidR="00162120">
        <w:fldChar w:fldCharType="separate"/>
      </w:r>
      <w:r w:rsidR="00132B23" w:rsidRPr="00132B23">
        <w:rPr>
          <w:noProof/>
        </w:rPr>
        <w:t>[27], [54], [55]</w:t>
      </w:r>
      <w:r w:rsidR="00162120">
        <w:fldChar w:fldCharType="end"/>
      </w:r>
      <w:r w:rsidR="00162120">
        <w:t>.</w:t>
      </w:r>
      <w:r w:rsidR="00F669FA">
        <w:rPr>
          <w:rStyle w:val="CommentReference"/>
        </w:rPr>
        <w:commentReference w:id="25"/>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t xml:space="preserve"> Given the large amount of sorption associated with ion exchange, we would expect radium </w:t>
      </w:r>
      <w:r w:rsidR="00094548">
        <w:t>would be displaced by other metals in solutio</w:t>
      </w:r>
      <w:r w:rsidR="00815DD8">
        <w:t>n.</w:t>
      </w:r>
    </w:p>
    <w:p w14:paraId="56AD0508" w14:textId="7C19176F" w:rsidR="00A57FB6" w:rsidRDefault="00DC4D83" w:rsidP="009C4B10">
      <w:pPr>
        <w:spacing w:line="360" w:lineRule="auto"/>
      </w:pPr>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132B23">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5]" }, "properties" : { "noteIndex" : 0 }, "schema" : "https://github.com/citation-style-language/schema/raw/master/csl-citation.json" }</w:instrText>
      </w:r>
      <w:r w:rsidR="008A7689">
        <w:fldChar w:fldCharType="separate"/>
      </w:r>
      <w:r w:rsidR="00132B23" w:rsidRPr="00132B23">
        <w:rPr>
          <w:noProof/>
        </w:rPr>
        <w:t>[56]</w:t>
      </w:r>
      <w:r w:rsidR="008A7689">
        <w:fldChar w:fldCharType="end"/>
      </w:r>
      <w:r w:rsidR="00F669FA">
        <w:t xml:space="preserve"> (table 2)</w:t>
      </w:r>
      <w:r w:rsidR="003856AC">
        <w:t xml:space="preserve">, based on a previous SCM that model Sr sorption to pyrite </w:t>
      </w:r>
      <w:r w:rsidR="003856AC">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fldChar w:fldCharType="separate"/>
      </w:r>
      <w:r w:rsidR="00EB6261" w:rsidRPr="00EB6261">
        <w:rPr>
          <w:noProof/>
        </w:rPr>
        <w:t>[29]</w:t>
      </w:r>
      <w:r w:rsidR="003856AC">
        <w:fldChar w:fldCharType="end"/>
      </w:r>
      <w:r w:rsidR="00F669FA">
        <w:t>.</w:t>
      </w:r>
      <w:r w:rsidR="00E43548">
        <w:t xml:space="preserve"> The experimental results of that work did not</w:t>
      </w:r>
      <w:r w:rsidR="00F669FA">
        <w:t xml:space="preserve"> </w:t>
      </w:r>
      <w:r w:rsidR="00BE6D79">
        <w:t xml:space="preserve">observe Sr sorption on an unoxidized pyrite surface, so only the surface site and protonation constant were applied to the model here. </w:t>
      </w:r>
      <w:r w:rsidR="007D7DCD">
        <w:t>Model fits</w:t>
      </w:r>
      <w:r w:rsidR="00BE6D79">
        <w:t xml:space="preserve"> of Ra sorption</w:t>
      </w:r>
      <w:r w:rsidR="007D7DCD">
        <w:t xml:space="preserve"> capture the observed </w:t>
      </w:r>
      <w:r w:rsidR="007D7DCD">
        <w:lastRenderedPageBreak/>
        <w:t>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w:t>
      </w:r>
      <w:r w:rsidR="00C71ED0">
        <w:t>7</w:t>
      </w:r>
      <w:r w:rsidR="008A7689">
        <w:t>)</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This confirms the results when comparing K</w:t>
      </w:r>
      <w:r w:rsidR="0048615D">
        <w:softHyphen/>
      </w:r>
      <w:r w:rsidR="0048615D">
        <w:rPr>
          <w:vertAlign w:val="subscript"/>
        </w:rPr>
        <w:t xml:space="preserve">d </w:t>
      </w:r>
      <w:r w:rsidR="0048615D">
        <w:t>values in</w:t>
      </w:r>
      <w:r w:rsidR="003856AC">
        <w:t xml:space="preserve"> </w:t>
      </w:r>
      <w:r w:rsidR="0048615D">
        <w:t>between minerals, yet is contradicted by the earlier K</w:t>
      </w:r>
      <w:r w:rsidR="0048615D">
        <w:softHyphen/>
      </w:r>
      <w:r w:rsidR="0048615D">
        <w:rPr>
          <w:vertAlign w:val="subscript"/>
        </w:rPr>
        <w:t xml:space="preserve">sa </w:t>
      </w:r>
      <w:r w:rsidR="0048615D">
        <w:t>results which showed that pyrite had the largest amount of sorption per unit surface area.</w:t>
      </w:r>
      <w:r w:rsidR="007D7DCD">
        <w:t xml:space="preserve"> </w:t>
      </w:r>
      <w:r w:rsidR="0048615D">
        <w:t>Increases in the total number of surface sites in the</w:t>
      </w:r>
      <w:r w:rsidR="00A058D4">
        <w:t xml:space="preserve"> SCM were not able to</w:t>
      </w:r>
      <w:r w:rsidR="0048615D">
        <w:t xml:space="preserve"> fit the experimental data</w:t>
      </w:r>
      <w:r w:rsidR="00A058D4">
        <w:t xml:space="preserve"> accurately</w:t>
      </w:r>
      <w:r w:rsidR="0048615D">
        <w:t xml:space="preserve">, suggesting therefore that the formulation of the SCM is likely inaccurate with respect to the actual surface complexes Ra forms with the pyrite </w:t>
      </w:r>
      <w:r w:rsidR="0048615D" w:rsidRPr="00DF3928">
        <w:t>surface.</w:t>
      </w:r>
    </w:p>
    <w:p w14:paraId="533CC959" w14:textId="540AA83E" w:rsidR="00FC274B" w:rsidRPr="00DF3928" w:rsidRDefault="003856AC" w:rsidP="009C4B10">
      <w:pPr>
        <w:spacing w:line="360" w:lineRule="auto"/>
      </w:pPr>
      <w:r>
        <w:tab/>
      </w:r>
      <w:r w:rsidR="00D11505">
        <w:t xml:space="preserve">It is difficult to explain why previous studies have not observed adsorption of Sr to a cleaned and unoxidized pyrite surface, yet we have observed appreciable sorption of Ra to pyrite. </w:t>
      </w:r>
      <w:r w:rsidR="00BE6D79">
        <w:t>Aside from the previously referenced Sr sorption modeling work, we could not find any other study that specifically examined Ra or other group II cation sorption</w:t>
      </w:r>
      <w:r w:rsidR="0019279F">
        <w:t xml:space="preserve"> to unoxidized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132B23">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5]\u2013[60]" }, "properties" : { "noteIndex" : 0 }, "schema" : "https://github.com/citation-style-language/schema/raw/master/csl-citation.json" }</w:instrText>
      </w:r>
      <w:r w:rsidR="00597F4B">
        <w:fldChar w:fldCharType="separate"/>
      </w:r>
      <w:r w:rsidR="00132B23" w:rsidRPr="00132B23">
        <w:rPr>
          <w:noProof/>
        </w:rPr>
        <w:t>[29], [56]–[61]</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0.01 ppm) found that As(III) sorption was similar to other studies of As(III) sorption to unoxidized pyrite in less rigorously anaerobic 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132B23">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1]" }, "properties" : { "noteIndex" : 0 }, "schema" : "https://github.com/citation-style-language/schema/raw/master/csl-citation.json" }</w:instrText>
      </w:r>
      <w:r w:rsidR="0019279F">
        <w:fldChar w:fldCharType="separate"/>
      </w:r>
      <w:r w:rsidR="00132B23" w:rsidRPr="00132B23">
        <w:rPr>
          <w:noProof/>
        </w:rPr>
        <w:t>[62]</w:t>
      </w:r>
      <w:r w:rsidR="0019279F">
        <w:fldChar w:fldCharType="end"/>
      </w:r>
      <w:r w:rsidR="00575F3A">
        <w:t>. This suggests that pyrite typically considered “unoxidized”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132B23">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5]" }, "properties" : { "noteIndex" : 0 }, "schema" : "https://github.com/citation-style-language/schema/raw/master/csl-citation.json" }</w:instrText>
      </w:r>
      <w:r w:rsidR="00EC38A6">
        <w:fldChar w:fldCharType="separate"/>
      </w:r>
      <w:r w:rsidR="00132B23" w:rsidRPr="00132B23">
        <w:rPr>
          <w:noProof/>
        </w:rPr>
        <w:t>[56]</w:t>
      </w:r>
      <w:r w:rsidR="00EC38A6">
        <w:fldChar w:fldCharType="end"/>
      </w:r>
      <w:r w:rsidR="00E60645">
        <w:t xml:space="preserve">. </w:t>
      </w:r>
      <w:r w:rsidR="00FE146D">
        <w:t>Only spectroscopic investigation of Ra sorption to pyrite surface</w:t>
      </w:r>
      <w:r w:rsidR="00904EB9">
        <w:t>, however,</w:t>
      </w:r>
      <w:r w:rsidR="00FE146D">
        <w:t xml:space="preserve"> can </w:t>
      </w:r>
      <w:r w:rsidR="00EC38A6">
        <w:t>elucidate</w:t>
      </w:r>
      <w:r w:rsidR="00FE146D">
        <w:t xml:space="preserve"> the large differe</w:t>
      </w:r>
      <w:r w:rsidR="00AA4247">
        <w:t>nce</w:t>
      </w:r>
      <w:r w:rsidR="00EC38A6">
        <w:t>s between Sr and Ra sorption as well as enable the</w:t>
      </w:r>
      <w:r w:rsidR="00AA4247">
        <w:t xml:space="preserve"> development of an SCM that accurately predicts Ra speciation in the presence of an unoxidized pyrite surface.</w:t>
      </w:r>
    </w:p>
    <w:p w14:paraId="2B735AB6" w14:textId="13B74679" w:rsidR="00525F81" w:rsidRDefault="00525F81" w:rsidP="00B53860">
      <w:pPr>
        <w:spacing w:line="360" w:lineRule="auto"/>
      </w:pPr>
      <w:r>
        <w:t>SECTION 3.3: IMPLICATIONS FOR RADIUM AS TRACER</w:t>
      </w:r>
      <w:r>
        <w:tab/>
      </w:r>
    </w:p>
    <w:p w14:paraId="0F9B1A4B" w14:textId="0CF9364D" w:rsidR="00B03733" w:rsidRDefault="00C702BC" w:rsidP="00D87B9E">
      <w:pPr>
        <w:spacing w:line="360" w:lineRule="auto"/>
        <w:ind w:firstLine="720"/>
      </w:pPr>
      <w:commentRangeStart w:id="26"/>
      <w:r>
        <w:t>The experimental results here confirm that iron oxides play a key role in retaining radium in natural environments</w:t>
      </w:r>
      <w:r w:rsidR="00A57FB6">
        <w:t>, but also illustrate that Ra bound most extensively to Na-montmorilliont</w:t>
      </w:r>
      <w:r w:rsidR="008A7689">
        <w:t>e</w:t>
      </w:r>
      <w:r w:rsidR="00A57FB6">
        <w:t xml:space="preserve">, a 2:1 layer clay with a solute-accessible </w:t>
      </w:r>
      <w:commentRangeStart w:id="27"/>
      <w:r w:rsidR="00A57FB6">
        <w:t>interlayer</w:t>
      </w:r>
      <w:commentRangeEnd w:id="27"/>
      <w:r w:rsidR="00363B39">
        <w:rPr>
          <w:rStyle w:val="CommentReference"/>
        </w:rPr>
        <w:commentReference w:id="27"/>
      </w:r>
      <w:r w:rsidR="00B25948">
        <w:t xml:space="preserve"> and that pyrite demonstrates sorption at circumneutral or </w:t>
      </w:r>
      <w:r w:rsidR="00B25948">
        <w:lastRenderedPageBreak/>
        <w:t>basic pH values</w:t>
      </w:r>
      <w:r w:rsidR="00A57FB6">
        <w:t>.</w:t>
      </w:r>
      <w:r w:rsidR="00B25948">
        <w:t xml:space="preserve"> Pyrite sorption was most extensive of all minerals when normalized by surface area, followed by Na-montmorillonite, ferrihydrite,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ferrihydrit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We also present SCM results for Ra sorption to Na-montmorillonite and pyrite, noting that further investigation is necessary to constrain Ra sorption to these minerals, especially when</w:t>
      </w:r>
      <w:r w:rsidR="00221888">
        <w:t xml:space="preserve"> considering</w:t>
      </w:r>
      <w:r w:rsidR="005E7096">
        <w:t xml:space="preserve">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702B4334" w:rsidR="00C03C8C" w:rsidRDefault="00B03733" w:rsidP="00FC1CBD">
      <w:pPr>
        <w:spacing w:line="360" w:lineRule="auto"/>
        <w:ind w:firstLine="720"/>
      </w:pPr>
      <w:commentRangeStart w:id="28"/>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32B23">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2]" }, "properties" : { "noteIndex" : 0 }, "schema" : "https://github.com/citation-style-language/schema/raw/master/csl-citation.json" }</w:instrText>
      </w:r>
      <w:r>
        <w:fldChar w:fldCharType="separate"/>
      </w:r>
      <w:r w:rsidR="00132B23" w:rsidRPr="00132B23">
        <w:rPr>
          <w:noProof/>
        </w:rPr>
        <w:t>[8], [63]</w:t>
      </w:r>
      <w:r>
        <w:fldChar w:fldCharType="end"/>
      </w:r>
      <w:r>
        <w:t xml:space="preserve">. The models used thus far are relatively simple mixing models, where transport within porous media is not considered </w:t>
      </w:r>
      <w:r>
        <w:fldChar w:fldCharType="begin" w:fldLock="1"/>
      </w:r>
      <w:r w:rsidR="00132B23">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3]" }, "properties" : { "noteIndex" : 0 }, "schema" : "https://github.com/citation-style-language/schema/raw/master/csl-citation.json" }</w:instrText>
      </w:r>
      <w:r>
        <w:fldChar w:fldCharType="separate"/>
      </w:r>
      <w:r w:rsidR="00132B23" w:rsidRPr="00132B23">
        <w:rPr>
          <w:noProof/>
        </w:rPr>
        <w:t>[6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32B2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4]" }, "properties" : { "noteIndex" : 0 }, "schema" : "https://github.com/citation-style-language/schema/raw/master/csl-citation.json" }</w:instrText>
      </w:r>
      <w:r w:rsidR="00191E6F">
        <w:fldChar w:fldCharType="separate"/>
      </w:r>
      <w:r w:rsidR="00132B23" w:rsidRPr="00132B23">
        <w:rPr>
          <w:noProof/>
        </w:rPr>
        <w:t>[6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xml:space="preserve">, </w:t>
      </w:r>
      <w:r w:rsidR="00904EB9">
        <w:t>competition</w:t>
      </w:r>
      <w:bookmarkStart w:id="29" w:name="_GoBack"/>
      <w:bookmarkEnd w:id="29"/>
      <w:r w:rsidR="002C583C">
        <w:t xml:space="preserve">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8"/>
      <w:r w:rsidR="00A24BA3">
        <w:rPr>
          <w:rStyle w:val="CommentReference"/>
        </w:rPr>
        <w:commentReference w:id="28"/>
      </w:r>
      <w:commentRangeEnd w:id="26"/>
      <w:r w:rsidR="00A03484">
        <w:rPr>
          <w:rStyle w:val="CommentReference"/>
        </w:rPr>
        <w:commentReference w:id="26"/>
      </w:r>
    </w:p>
    <w:p w14:paraId="613ED4B4" w14:textId="289C2DE4" w:rsidR="00132B23" w:rsidRPr="00132B23" w:rsidRDefault="00F563F7" w:rsidP="00132B2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32B23" w:rsidRPr="00132B23">
        <w:rPr>
          <w:rFonts w:ascii="Calibri" w:hAnsi="Calibri" w:cs="Calibri"/>
          <w:noProof/>
          <w:szCs w:val="24"/>
        </w:rPr>
        <w:t>[1]</w:t>
      </w:r>
      <w:r w:rsidR="00132B23" w:rsidRPr="00132B23">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132B23" w:rsidRPr="00132B23">
        <w:rPr>
          <w:rFonts w:ascii="Calibri" w:hAnsi="Calibri" w:cs="Calibri"/>
          <w:i/>
          <w:iCs/>
          <w:noProof/>
          <w:szCs w:val="24"/>
        </w:rPr>
        <w:t>Environ. Sci. Technol.</w:t>
      </w:r>
      <w:r w:rsidR="00132B23" w:rsidRPr="00132B23">
        <w:rPr>
          <w:rFonts w:ascii="Calibri" w:hAnsi="Calibri" w:cs="Calibri"/>
          <w:noProof/>
          <w:szCs w:val="24"/>
        </w:rPr>
        <w:t>, vol. 48, no. 8, pp. 4596–4603, 2014.</w:t>
      </w:r>
    </w:p>
    <w:p w14:paraId="4272DB47"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w:t>
      </w:r>
      <w:r w:rsidRPr="00132B23">
        <w:rPr>
          <w:rFonts w:ascii="Calibri" w:hAnsi="Calibri" w:cs="Calibri"/>
          <w:noProof/>
          <w:szCs w:val="24"/>
        </w:rPr>
        <w:tab/>
        <w:t xml:space="preserve">J. Subramanian and R. Govindan, “Lung cancer in never smokers: a review.,” </w:t>
      </w:r>
      <w:r w:rsidRPr="00132B23">
        <w:rPr>
          <w:rFonts w:ascii="Calibri" w:hAnsi="Calibri" w:cs="Calibri"/>
          <w:i/>
          <w:iCs/>
          <w:noProof/>
          <w:szCs w:val="24"/>
        </w:rPr>
        <w:t>J. Clin. Oncol.</w:t>
      </w:r>
      <w:r w:rsidRPr="00132B23">
        <w:rPr>
          <w:rFonts w:ascii="Calibri" w:hAnsi="Calibri" w:cs="Calibri"/>
          <w:noProof/>
          <w:szCs w:val="24"/>
        </w:rPr>
        <w:t xml:space="preserve">, vol. </w:t>
      </w:r>
      <w:r w:rsidRPr="00132B23">
        <w:rPr>
          <w:rFonts w:ascii="Calibri" w:hAnsi="Calibri" w:cs="Calibri"/>
          <w:noProof/>
          <w:szCs w:val="24"/>
        </w:rPr>
        <w:lastRenderedPageBreak/>
        <w:t>25, no. 5, pp. 561–70, 2007.</w:t>
      </w:r>
    </w:p>
    <w:p w14:paraId="4B52FD1F"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w:t>
      </w:r>
      <w:r w:rsidRPr="00132B23">
        <w:rPr>
          <w:rFonts w:ascii="Calibri" w:hAnsi="Calibri" w:cs="Calibri"/>
          <w:noProof/>
          <w:szCs w:val="24"/>
        </w:rPr>
        <w:tab/>
        <w:t xml:space="preserve">A. P. Jones, “Indoor air quality and health,” </w:t>
      </w:r>
      <w:r w:rsidRPr="00132B23">
        <w:rPr>
          <w:rFonts w:ascii="Calibri" w:hAnsi="Calibri" w:cs="Calibri"/>
          <w:i/>
          <w:iCs/>
          <w:noProof/>
          <w:szCs w:val="24"/>
        </w:rPr>
        <w:t>Atmos. Environ.</w:t>
      </w:r>
      <w:r w:rsidRPr="00132B23">
        <w:rPr>
          <w:rFonts w:ascii="Calibri" w:hAnsi="Calibri" w:cs="Calibri"/>
          <w:noProof/>
          <w:szCs w:val="24"/>
        </w:rPr>
        <w:t>, vol. 33, no. 28, pp. 4535–4564, 1999.</w:t>
      </w:r>
    </w:p>
    <w:p w14:paraId="49C56F4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w:t>
      </w:r>
      <w:r w:rsidRPr="00132B23">
        <w:rPr>
          <w:rFonts w:ascii="Calibri" w:hAnsi="Calibri" w:cs="Calibri"/>
          <w:noProof/>
          <w:szCs w:val="24"/>
        </w:rPr>
        <w:tab/>
        <w:t xml:space="preserve">N. Lu and C. F. V Mason, “Sorption-desorption behavior of strontium-85 onto montmorillonite and silica colloids,” </w:t>
      </w:r>
      <w:r w:rsidRPr="00132B23">
        <w:rPr>
          <w:rFonts w:ascii="Calibri" w:hAnsi="Calibri" w:cs="Calibri"/>
          <w:i/>
          <w:iCs/>
          <w:noProof/>
          <w:szCs w:val="24"/>
        </w:rPr>
        <w:t>Appl. Geochemistry</w:t>
      </w:r>
      <w:r w:rsidRPr="00132B23">
        <w:rPr>
          <w:rFonts w:ascii="Calibri" w:hAnsi="Calibri" w:cs="Calibri"/>
          <w:noProof/>
          <w:szCs w:val="24"/>
        </w:rPr>
        <w:t>, vol. 16, no. 14, pp. 1653–1662, 2001.</w:t>
      </w:r>
    </w:p>
    <w:p w14:paraId="364B72B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w:t>
      </w:r>
      <w:r w:rsidRPr="00132B23">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132B23">
        <w:rPr>
          <w:rFonts w:ascii="Calibri" w:hAnsi="Calibri" w:cs="Calibri"/>
          <w:i/>
          <w:iCs/>
          <w:noProof/>
          <w:szCs w:val="24"/>
        </w:rPr>
        <w:t>Appl. Geochemistry</w:t>
      </w:r>
      <w:r w:rsidRPr="00132B23">
        <w:rPr>
          <w:rFonts w:ascii="Calibri" w:hAnsi="Calibri" w:cs="Calibri"/>
          <w:noProof/>
          <w:szCs w:val="24"/>
        </w:rPr>
        <w:t>, vol. 27, no. 3, pp. 729–752, 2012.</w:t>
      </w:r>
    </w:p>
    <w:p w14:paraId="077C30CC"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6]</w:t>
      </w:r>
      <w:r w:rsidRPr="00132B23">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132B23">
        <w:rPr>
          <w:rFonts w:ascii="Calibri" w:hAnsi="Calibri" w:cs="Calibri"/>
          <w:i/>
          <w:iCs/>
          <w:noProof/>
          <w:szCs w:val="24"/>
        </w:rPr>
        <w:t>Environ. Sci. Technol.</w:t>
      </w:r>
      <w:r w:rsidRPr="00132B23">
        <w:rPr>
          <w:rFonts w:ascii="Calibri" w:hAnsi="Calibri" w:cs="Calibri"/>
          <w:noProof/>
          <w:szCs w:val="24"/>
        </w:rPr>
        <w:t>, vol. 47, no. 6, pp. 2562–9, Mar. 2013.</w:t>
      </w:r>
    </w:p>
    <w:p w14:paraId="4268A793"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7]</w:t>
      </w:r>
      <w:r w:rsidRPr="00132B23">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132B23">
        <w:rPr>
          <w:rFonts w:ascii="Calibri" w:hAnsi="Calibri" w:cs="Calibri"/>
          <w:i/>
          <w:iCs/>
          <w:noProof/>
          <w:szCs w:val="24"/>
        </w:rPr>
        <w:t>Environ. Sci. Technol.</w:t>
      </w:r>
      <w:r w:rsidRPr="00132B23">
        <w:rPr>
          <w:rFonts w:ascii="Calibri" w:hAnsi="Calibri" w:cs="Calibri"/>
          <w:noProof/>
          <w:szCs w:val="24"/>
        </w:rPr>
        <w:t>, vol. 43, pp. 1769–1775, 2009.</w:t>
      </w:r>
    </w:p>
    <w:p w14:paraId="43F18559"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8]</w:t>
      </w:r>
      <w:r w:rsidRPr="00132B23">
        <w:rPr>
          <w:rFonts w:ascii="Calibri" w:hAnsi="Calibri" w:cs="Calibri"/>
          <w:noProof/>
          <w:szCs w:val="24"/>
        </w:rPr>
        <w:tab/>
        <w:t xml:space="preserve">N. Lauer and A. Vengosh, “Age Dating Oil and Gas Wastewater Spills Using Radium Isotopes and Their Decay Products in Impacted Soil and Sediment,” </w:t>
      </w:r>
      <w:r w:rsidRPr="00132B23">
        <w:rPr>
          <w:rFonts w:ascii="Calibri" w:hAnsi="Calibri" w:cs="Calibri"/>
          <w:i/>
          <w:iCs/>
          <w:noProof/>
          <w:szCs w:val="24"/>
        </w:rPr>
        <w:t>Environ. Sci. Technol. Lett.</w:t>
      </w:r>
      <w:r w:rsidRPr="00132B23">
        <w:rPr>
          <w:rFonts w:ascii="Calibri" w:hAnsi="Calibri" w:cs="Calibri"/>
          <w:noProof/>
          <w:szCs w:val="24"/>
        </w:rPr>
        <w:t>, p. acs.estlett.6b00118, 2016.</w:t>
      </w:r>
    </w:p>
    <w:p w14:paraId="2395841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9]</w:t>
      </w:r>
      <w:r w:rsidRPr="00132B23">
        <w:rPr>
          <w:rFonts w:ascii="Calibri" w:hAnsi="Calibri" w:cs="Calibri"/>
          <w:noProof/>
          <w:szCs w:val="24"/>
        </w:rPr>
        <w:tab/>
        <w:t xml:space="preserve">W. S. Moore, “Sources and fluxes of submarine groundwater discharge delineated by radium isotopes,” </w:t>
      </w:r>
      <w:r w:rsidRPr="00132B23">
        <w:rPr>
          <w:rFonts w:ascii="Calibri" w:hAnsi="Calibri" w:cs="Calibri"/>
          <w:i/>
          <w:iCs/>
          <w:noProof/>
          <w:szCs w:val="24"/>
        </w:rPr>
        <w:t>Biogeochemistry</w:t>
      </w:r>
      <w:r w:rsidRPr="00132B23">
        <w:rPr>
          <w:rFonts w:ascii="Calibri" w:hAnsi="Calibri" w:cs="Calibri"/>
          <w:noProof/>
          <w:szCs w:val="24"/>
        </w:rPr>
        <w:t>, vol. 66, no. 1, pp. 75–93, 2003.</w:t>
      </w:r>
    </w:p>
    <w:p w14:paraId="39F9619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0]</w:t>
      </w:r>
      <w:r w:rsidRPr="00132B23">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132B23">
        <w:rPr>
          <w:rFonts w:ascii="Calibri" w:hAnsi="Calibri" w:cs="Calibri"/>
          <w:i/>
          <w:iCs/>
          <w:noProof/>
          <w:szCs w:val="24"/>
        </w:rPr>
        <w:t>Eos, Trans. Am. Geophys. Union</w:t>
      </w:r>
      <w:r w:rsidRPr="00132B23">
        <w:rPr>
          <w:rFonts w:ascii="Calibri" w:hAnsi="Calibri" w:cs="Calibri"/>
          <w:noProof/>
          <w:szCs w:val="24"/>
        </w:rPr>
        <w:t>, vol. 83, no. 11, p. 117, 2002.</w:t>
      </w:r>
    </w:p>
    <w:p w14:paraId="2F22962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1]</w:t>
      </w:r>
      <w:r w:rsidRPr="00132B23">
        <w:rPr>
          <w:rFonts w:ascii="Calibri" w:hAnsi="Calibri" w:cs="Calibri"/>
          <w:noProof/>
          <w:szCs w:val="24"/>
        </w:rPr>
        <w:tab/>
        <w:t xml:space="preserve">M. E. Gonneea, P. J. Morris, H. Dulaiova, and M. a. Charette, “New perspectives on radium behavior within a subterranean estuary,” </w:t>
      </w:r>
      <w:r w:rsidRPr="00132B23">
        <w:rPr>
          <w:rFonts w:ascii="Calibri" w:hAnsi="Calibri" w:cs="Calibri"/>
          <w:i/>
          <w:iCs/>
          <w:noProof/>
          <w:szCs w:val="24"/>
        </w:rPr>
        <w:t>Mar. Chem.</w:t>
      </w:r>
      <w:r w:rsidRPr="00132B23">
        <w:rPr>
          <w:rFonts w:ascii="Calibri" w:hAnsi="Calibri" w:cs="Calibri"/>
          <w:noProof/>
          <w:szCs w:val="24"/>
        </w:rPr>
        <w:t>, vol. 109, no. 3–4, pp. 250–267, 2008.</w:t>
      </w:r>
    </w:p>
    <w:p w14:paraId="5CE7595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2]</w:t>
      </w:r>
      <w:r w:rsidRPr="00132B23">
        <w:rPr>
          <w:rFonts w:ascii="Calibri" w:hAnsi="Calibri" w:cs="Calibri"/>
          <w:noProof/>
          <w:szCs w:val="24"/>
        </w:rPr>
        <w:tab/>
        <w:t xml:space="preserve">N. R. Warner, C. a. Christie, R. B. Jackson, and A. Vengosh, “Impacts of shale gas wastewater disposal on water quality in Western Pennsylvania,” </w:t>
      </w:r>
      <w:r w:rsidRPr="00132B23">
        <w:rPr>
          <w:rFonts w:ascii="Calibri" w:hAnsi="Calibri" w:cs="Calibri"/>
          <w:i/>
          <w:iCs/>
          <w:noProof/>
          <w:szCs w:val="24"/>
        </w:rPr>
        <w:t>Environ. Sci. Technol.</w:t>
      </w:r>
      <w:r w:rsidRPr="00132B23">
        <w:rPr>
          <w:rFonts w:ascii="Calibri" w:hAnsi="Calibri" w:cs="Calibri"/>
          <w:noProof/>
          <w:szCs w:val="24"/>
        </w:rPr>
        <w:t>, vol. 47, pp. 11849–11857, 2013.</w:t>
      </w:r>
    </w:p>
    <w:p w14:paraId="325C4703"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3]</w:t>
      </w:r>
      <w:r w:rsidRPr="00132B23">
        <w:rPr>
          <w:rFonts w:ascii="Calibri" w:hAnsi="Calibri" w:cs="Calibri"/>
          <w:noProof/>
          <w:szCs w:val="24"/>
        </w:rPr>
        <w:tab/>
        <w:t>S. Fesenko, F. Carvalho, P. Martin, W. S. Moore, and T. Yankovich, “Radium in the Environment,” 2014.</w:t>
      </w:r>
    </w:p>
    <w:p w14:paraId="191D0C1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4]</w:t>
      </w:r>
      <w:r w:rsidRPr="00132B23">
        <w:rPr>
          <w:rFonts w:ascii="Calibri" w:hAnsi="Calibri" w:cs="Calibri"/>
          <w:noProof/>
          <w:szCs w:val="24"/>
        </w:rPr>
        <w:tab/>
        <w:t xml:space="preserve">R. A. Zielinski and J. R. Budahn, “Mode of occurrence and environmental mobility of oil-field radioactive material at US Geological Survey research site B, Osage-Skiatook Project, northeastern Oklahoma,” </w:t>
      </w:r>
      <w:r w:rsidRPr="00132B23">
        <w:rPr>
          <w:rFonts w:ascii="Calibri" w:hAnsi="Calibri" w:cs="Calibri"/>
          <w:i/>
          <w:iCs/>
          <w:noProof/>
          <w:szCs w:val="24"/>
        </w:rPr>
        <w:t>Appl. Geochemistry</w:t>
      </w:r>
      <w:r w:rsidRPr="00132B23">
        <w:rPr>
          <w:rFonts w:ascii="Calibri" w:hAnsi="Calibri" w:cs="Calibri"/>
          <w:noProof/>
          <w:szCs w:val="24"/>
        </w:rPr>
        <w:t>, vol. 22, no. 10, pp. 2125–2137, 2007.</w:t>
      </w:r>
    </w:p>
    <w:p w14:paraId="0A65AB92"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5]</w:t>
      </w:r>
      <w:r w:rsidRPr="00132B23">
        <w:rPr>
          <w:rFonts w:ascii="Calibri" w:hAnsi="Calibri" w:cs="Calibri"/>
          <w:noProof/>
          <w:szCs w:val="24"/>
        </w:rPr>
        <w:tab/>
        <w:t xml:space="preserve">D. Porcelli and P. W. Swarzenski, “The Behavior of U- and Th-series Nuclides in Groundwater,” </w:t>
      </w:r>
      <w:r w:rsidRPr="00132B23">
        <w:rPr>
          <w:rFonts w:ascii="Calibri" w:hAnsi="Calibri" w:cs="Calibri"/>
          <w:i/>
          <w:iCs/>
          <w:noProof/>
          <w:szCs w:val="24"/>
        </w:rPr>
        <w:t>Rev. Mineral. Geochemistry</w:t>
      </w:r>
      <w:r w:rsidRPr="00132B23">
        <w:rPr>
          <w:rFonts w:ascii="Calibri" w:hAnsi="Calibri" w:cs="Calibri"/>
          <w:noProof/>
          <w:szCs w:val="24"/>
        </w:rPr>
        <w:t>, vol. 52, no. 1, pp. 317–361, 2003.</w:t>
      </w:r>
    </w:p>
    <w:p w14:paraId="7973B203"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6]</w:t>
      </w:r>
      <w:r w:rsidRPr="00132B23">
        <w:rPr>
          <w:rFonts w:ascii="Calibri" w:hAnsi="Calibri" w:cs="Calibri"/>
          <w:noProof/>
          <w:szCs w:val="24"/>
        </w:rPr>
        <w:tab/>
        <w:t xml:space="preserve">M. Grivé, L. Duro, E. Colàs, and E. Giffaut, “Thermodynamic data selection applied to radionuclides and chemotoxic elements: An overview of the ThermoChimie-TDB,” </w:t>
      </w:r>
      <w:r w:rsidRPr="00132B23">
        <w:rPr>
          <w:rFonts w:ascii="Calibri" w:hAnsi="Calibri" w:cs="Calibri"/>
          <w:i/>
          <w:iCs/>
          <w:noProof/>
          <w:szCs w:val="24"/>
        </w:rPr>
        <w:t>Appl. Geochemistry</w:t>
      </w:r>
      <w:r w:rsidRPr="00132B23">
        <w:rPr>
          <w:rFonts w:ascii="Calibri" w:hAnsi="Calibri" w:cs="Calibri"/>
          <w:noProof/>
          <w:szCs w:val="24"/>
        </w:rPr>
        <w:t>, vol. 55, pp. 85–94, Apr. 2015.</w:t>
      </w:r>
    </w:p>
    <w:p w14:paraId="66812336"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7]</w:t>
      </w:r>
      <w:r w:rsidRPr="00132B23">
        <w:rPr>
          <w:rFonts w:ascii="Calibri" w:hAnsi="Calibri" w:cs="Calibri"/>
          <w:noProof/>
          <w:szCs w:val="24"/>
        </w:rPr>
        <w:tab/>
        <w:t xml:space="preserve">P. Beneš, P. Strejc, Z. Lukavec, and Z. Borovec, “Interaction of radium with freshwater sediments </w:t>
      </w:r>
      <w:r w:rsidRPr="00132B23">
        <w:rPr>
          <w:rFonts w:ascii="Calibri" w:hAnsi="Calibri" w:cs="Calibri"/>
          <w:noProof/>
          <w:szCs w:val="24"/>
        </w:rPr>
        <w:lastRenderedPageBreak/>
        <w:t xml:space="preserve">and their mineral components. I.,” </w:t>
      </w:r>
      <w:r w:rsidRPr="00132B23">
        <w:rPr>
          <w:rFonts w:ascii="Calibri" w:hAnsi="Calibri" w:cs="Calibri"/>
          <w:i/>
          <w:iCs/>
          <w:noProof/>
          <w:szCs w:val="24"/>
        </w:rPr>
        <w:t>J. Radioanal. Nucl. Chem. Artic.</w:t>
      </w:r>
      <w:r w:rsidRPr="00132B23">
        <w:rPr>
          <w:rFonts w:ascii="Calibri" w:hAnsi="Calibri" w:cs="Calibri"/>
          <w:noProof/>
          <w:szCs w:val="24"/>
        </w:rPr>
        <w:t>, vol. 82, no. 2, pp. 275–285, May 1984.</w:t>
      </w:r>
    </w:p>
    <w:p w14:paraId="0330ADD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8]</w:t>
      </w:r>
      <w:r w:rsidRPr="00132B23">
        <w:rPr>
          <w:rFonts w:ascii="Calibri" w:hAnsi="Calibri" w:cs="Calibri"/>
          <w:noProof/>
          <w:szCs w:val="24"/>
        </w:rPr>
        <w:tab/>
        <w:t xml:space="preserve">S. Bassot, D. Stammose, and S. Benitah, “Radium behaviour during ferric oxi-hydroxides ageing,” </w:t>
      </w:r>
      <w:r w:rsidRPr="00132B23">
        <w:rPr>
          <w:rFonts w:ascii="Calibri" w:hAnsi="Calibri" w:cs="Calibri"/>
          <w:i/>
          <w:iCs/>
          <w:noProof/>
          <w:szCs w:val="24"/>
        </w:rPr>
        <w:t>Radioprotection</w:t>
      </w:r>
      <w:r w:rsidRPr="00132B23">
        <w:rPr>
          <w:rFonts w:ascii="Calibri" w:hAnsi="Calibri" w:cs="Calibri"/>
          <w:noProof/>
          <w:szCs w:val="24"/>
        </w:rPr>
        <w:t>, vol. 40, pp. S277–S283, Jun. 2005.</w:t>
      </w:r>
    </w:p>
    <w:p w14:paraId="7D8A58DC"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19]</w:t>
      </w:r>
      <w:r w:rsidRPr="00132B23">
        <w:rPr>
          <w:rFonts w:ascii="Calibri" w:hAnsi="Calibri" w:cs="Calibri"/>
          <w:noProof/>
          <w:szCs w:val="24"/>
        </w:rPr>
        <w:tab/>
        <w:t xml:space="preserve">I. Nirdosh, W. Trembley, and C. Johnson, “Adsorption-desorption studies on the 226Ra-hydrated metal oxide systems,” </w:t>
      </w:r>
      <w:r w:rsidRPr="00132B23">
        <w:rPr>
          <w:rFonts w:ascii="Calibri" w:hAnsi="Calibri" w:cs="Calibri"/>
          <w:i/>
          <w:iCs/>
          <w:noProof/>
          <w:szCs w:val="24"/>
        </w:rPr>
        <w:t>Hydrometallurgy</w:t>
      </w:r>
      <w:r w:rsidRPr="00132B23">
        <w:rPr>
          <w:rFonts w:ascii="Calibri" w:hAnsi="Calibri" w:cs="Calibri"/>
          <w:noProof/>
          <w:szCs w:val="24"/>
        </w:rPr>
        <w:t>, vol. 24, no. 2, pp. 237–248, 1990.</w:t>
      </w:r>
    </w:p>
    <w:p w14:paraId="3F7FF9D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0]</w:t>
      </w:r>
      <w:r w:rsidRPr="00132B23">
        <w:rPr>
          <w:rFonts w:ascii="Calibri" w:hAnsi="Calibri" w:cs="Calibri"/>
          <w:noProof/>
          <w:szCs w:val="24"/>
        </w:rPr>
        <w:tab/>
        <w:t xml:space="preserve">L. Ames, J. McGarrah, and B. Walker, “Sorption of trace constituents from aqueous solutions onto secondary minerals. II. Radium,” </w:t>
      </w:r>
      <w:r w:rsidRPr="00132B23">
        <w:rPr>
          <w:rFonts w:ascii="Calibri" w:hAnsi="Calibri" w:cs="Calibri"/>
          <w:i/>
          <w:iCs/>
          <w:noProof/>
          <w:szCs w:val="24"/>
        </w:rPr>
        <w:t>Clays Clay Miner.</w:t>
      </w:r>
      <w:r w:rsidRPr="00132B23">
        <w:rPr>
          <w:rFonts w:ascii="Calibri" w:hAnsi="Calibri" w:cs="Calibri"/>
          <w:noProof/>
          <w:szCs w:val="24"/>
        </w:rPr>
        <w:t>, vol. 31, no. 5, pp. 335–342, 1983.</w:t>
      </w:r>
    </w:p>
    <w:p w14:paraId="2BA1937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1]</w:t>
      </w:r>
      <w:r w:rsidRPr="00132B23">
        <w:rPr>
          <w:rFonts w:ascii="Calibri" w:hAnsi="Calibri" w:cs="Calibri"/>
          <w:noProof/>
          <w:szCs w:val="24"/>
        </w:rPr>
        <w:tab/>
        <w:t xml:space="preserve">E. R. Landa and D. F. Reid, “Sorption of radium-226 from oil-production brine by sediments and soils,” </w:t>
      </w:r>
      <w:r w:rsidRPr="00132B23">
        <w:rPr>
          <w:rFonts w:ascii="Calibri" w:hAnsi="Calibri" w:cs="Calibri"/>
          <w:i/>
          <w:iCs/>
          <w:noProof/>
          <w:szCs w:val="24"/>
        </w:rPr>
        <w:t>Environ. Geol.</w:t>
      </w:r>
      <w:r w:rsidRPr="00132B23">
        <w:rPr>
          <w:rFonts w:ascii="Calibri" w:hAnsi="Calibri" w:cs="Calibri"/>
          <w:noProof/>
          <w:szCs w:val="24"/>
        </w:rPr>
        <w:t>, vol. 5, no. 1, pp. 1–8, 1983.</w:t>
      </w:r>
    </w:p>
    <w:p w14:paraId="70A3F41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2]</w:t>
      </w:r>
      <w:r w:rsidRPr="00132B23">
        <w:rPr>
          <w:rFonts w:ascii="Calibri" w:hAnsi="Calibri" w:cs="Calibri"/>
          <w:noProof/>
          <w:szCs w:val="24"/>
        </w:rPr>
        <w:tab/>
        <w:t xml:space="preserve">D. J. Greeman, A. W. Rose, J. W. Washington, R. R. Dobos, and E. J. Ciolkosz, “Geochemistry of radium in soils of the Eastern United States,” </w:t>
      </w:r>
      <w:r w:rsidRPr="00132B23">
        <w:rPr>
          <w:rFonts w:ascii="Calibri" w:hAnsi="Calibri" w:cs="Calibri"/>
          <w:i/>
          <w:iCs/>
          <w:noProof/>
          <w:szCs w:val="24"/>
        </w:rPr>
        <w:t>Appl. Geochemistry</w:t>
      </w:r>
      <w:r w:rsidRPr="00132B23">
        <w:rPr>
          <w:rFonts w:ascii="Calibri" w:hAnsi="Calibri" w:cs="Calibri"/>
          <w:noProof/>
          <w:szCs w:val="24"/>
        </w:rPr>
        <w:t>, vol. 14, no. 3, pp. 365–385, 1999.</w:t>
      </w:r>
    </w:p>
    <w:p w14:paraId="5CD7A30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3]</w:t>
      </w:r>
      <w:r w:rsidRPr="00132B23">
        <w:rPr>
          <w:rFonts w:ascii="Calibri" w:hAnsi="Calibri" w:cs="Calibri"/>
          <w:noProof/>
          <w:szCs w:val="24"/>
        </w:rPr>
        <w:tab/>
        <w:t xml:space="preserve">J. S. Nathwani and C. R. Phillips, “Adsorption of 226Ra by soils (I),” </w:t>
      </w:r>
      <w:r w:rsidRPr="00132B23">
        <w:rPr>
          <w:rFonts w:ascii="Calibri" w:hAnsi="Calibri" w:cs="Calibri"/>
          <w:i/>
          <w:iCs/>
          <w:noProof/>
          <w:szCs w:val="24"/>
        </w:rPr>
        <w:t>Chemosphere</w:t>
      </w:r>
      <w:r w:rsidRPr="00132B23">
        <w:rPr>
          <w:rFonts w:ascii="Calibri" w:hAnsi="Calibri" w:cs="Calibri"/>
          <w:noProof/>
          <w:szCs w:val="24"/>
        </w:rPr>
        <w:t>, vol. 8, no. 5, pp. 285–291, Jan. 1979.</w:t>
      </w:r>
    </w:p>
    <w:p w14:paraId="5795C51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4]</w:t>
      </w:r>
      <w:r w:rsidRPr="00132B23">
        <w:rPr>
          <w:rFonts w:ascii="Calibri" w:hAnsi="Calibri" w:cs="Calibri"/>
          <w:noProof/>
          <w:szCs w:val="24"/>
        </w:rPr>
        <w:tab/>
        <w:t xml:space="preserve">A. J. Beck and M. a. Cochran, “Controls on solid-solution partitioning of radium in saturated marine sands,” </w:t>
      </w:r>
      <w:r w:rsidRPr="00132B23">
        <w:rPr>
          <w:rFonts w:ascii="Calibri" w:hAnsi="Calibri" w:cs="Calibri"/>
          <w:i/>
          <w:iCs/>
          <w:noProof/>
          <w:szCs w:val="24"/>
        </w:rPr>
        <w:t>Mar. Chem.</w:t>
      </w:r>
      <w:r w:rsidRPr="00132B23">
        <w:rPr>
          <w:rFonts w:ascii="Calibri" w:hAnsi="Calibri" w:cs="Calibri"/>
          <w:noProof/>
          <w:szCs w:val="24"/>
        </w:rPr>
        <w:t>, vol. 156, pp. 38–48, Oct. 2013.</w:t>
      </w:r>
    </w:p>
    <w:p w14:paraId="27B7E29F"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5]</w:t>
      </w:r>
      <w:r w:rsidRPr="00132B23">
        <w:rPr>
          <w:rFonts w:ascii="Calibri" w:hAnsi="Calibri" w:cs="Calibri"/>
          <w:noProof/>
          <w:szCs w:val="24"/>
        </w:rPr>
        <w:tab/>
        <w:t>E. Bas, “Adsorption behavior of strontium on binary mineral mixtures of Montmorillonite and Kaolinite,” vol. 64, pp. 957–964, 2006.</w:t>
      </w:r>
    </w:p>
    <w:p w14:paraId="547DB59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6]</w:t>
      </w:r>
      <w:r w:rsidRPr="00132B23">
        <w:rPr>
          <w:rFonts w:ascii="Calibri" w:hAnsi="Calibri" w:cs="Calibri"/>
          <w:noProof/>
          <w:szCs w:val="24"/>
        </w:rPr>
        <w:tab/>
        <w:t xml:space="preserve">A. Kraepiel, K. C. Keiler, and F. M. M. Morel, “A Model for Metal Adsorption on Montmorillonite.,” </w:t>
      </w:r>
      <w:r w:rsidRPr="00132B23">
        <w:rPr>
          <w:rFonts w:ascii="Calibri" w:hAnsi="Calibri" w:cs="Calibri"/>
          <w:i/>
          <w:iCs/>
          <w:noProof/>
          <w:szCs w:val="24"/>
        </w:rPr>
        <w:t>J. Colloid Interface Sci.</w:t>
      </w:r>
      <w:r w:rsidRPr="00132B23">
        <w:rPr>
          <w:rFonts w:ascii="Calibri" w:hAnsi="Calibri" w:cs="Calibri"/>
          <w:noProof/>
          <w:szCs w:val="24"/>
        </w:rPr>
        <w:t>, vol. 210, no. 1, pp. 43–54, 1999.</w:t>
      </w:r>
    </w:p>
    <w:p w14:paraId="75AD4FA7"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7]</w:t>
      </w:r>
      <w:r w:rsidRPr="00132B23">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132B23">
        <w:rPr>
          <w:rFonts w:ascii="Calibri" w:hAnsi="Calibri" w:cs="Calibri"/>
          <w:i/>
          <w:iCs/>
          <w:noProof/>
          <w:szCs w:val="24"/>
        </w:rPr>
        <w:t>Geochim. Cosmochim. Acta</w:t>
      </w:r>
      <w:r w:rsidRPr="00132B23">
        <w:rPr>
          <w:rFonts w:ascii="Calibri" w:hAnsi="Calibri" w:cs="Calibri"/>
          <w:noProof/>
          <w:szCs w:val="24"/>
        </w:rPr>
        <w:t>, vol. 69, no. 4, pp. 875–892, 2005.</w:t>
      </w:r>
    </w:p>
    <w:p w14:paraId="14D5B10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8]</w:t>
      </w:r>
      <w:r w:rsidRPr="00132B23">
        <w:rPr>
          <w:rFonts w:ascii="Calibri" w:hAnsi="Calibri" w:cs="Calibri"/>
          <w:noProof/>
          <w:szCs w:val="24"/>
        </w:rPr>
        <w:tab/>
        <w:t xml:space="preserve">S. Tamamura, T. Takada, J. Tomita, S. Nagao, K. Fukushi, and M. Yamamoto, “Salinity dependence of 226Ra adsorption on montmorillonite and kaolinite,” </w:t>
      </w:r>
      <w:r w:rsidRPr="00132B23">
        <w:rPr>
          <w:rFonts w:ascii="Calibri" w:hAnsi="Calibri" w:cs="Calibri"/>
          <w:i/>
          <w:iCs/>
          <w:noProof/>
          <w:szCs w:val="24"/>
        </w:rPr>
        <w:t>J. Radioanal. Nucl. Chem.</w:t>
      </w:r>
      <w:r w:rsidRPr="00132B23">
        <w:rPr>
          <w:rFonts w:ascii="Calibri" w:hAnsi="Calibri" w:cs="Calibri"/>
          <w:noProof/>
          <w:szCs w:val="24"/>
        </w:rPr>
        <w:t>, vol. 299, no. 1, pp. 569–575, Sep. 2013.</w:t>
      </w:r>
    </w:p>
    <w:p w14:paraId="64F5410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29]</w:t>
      </w:r>
      <w:r w:rsidRPr="00132B23">
        <w:rPr>
          <w:rFonts w:ascii="Calibri" w:hAnsi="Calibri" w:cs="Calibri"/>
          <w:noProof/>
          <w:szCs w:val="24"/>
        </w:rPr>
        <w:tab/>
        <w:t xml:space="preserve">A. Naveau, F. Monteil-Rivera, J. Dumonceau, H. Catalette, and E. Simoni, “Sorption of Sr(II) and Eu(III) onto pyrite under different redox potential conditions,” </w:t>
      </w:r>
      <w:r w:rsidRPr="00132B23">
        <w:rPr>
          <w:rFonts w:ascii="Calibri" w:hAnsi="Calibri" w:cs="Calibri"/>
          <w:i/>
          <w:iCs/>
          <w:noProof/>
          <w:szCs w:val="24"/>
        </w:rPr>
        <w:t>J. Colloid Interface Sci.</w:t>
      </w:r>
      <w:r w:rsidRPr="00132B23">
        <w:rPr>
          <w:rFonts w:ascii="Calibri" w:hAnsi="Calibri" w:cs="Calibri"/>
          <w:noProof/>
          <w:szCs w:val="24"/>
        </w:rPr>
        <w:t>, vol. 293, no. 1, pp. 27–35, 2006.</w:t>
      </w:r>
    </w:p>
    <w:p w14:paraId="2FCC30B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0]</w:t>
      </w:r>
      <w:r w:rsidRPr="00132B23">
        <w:rPr>
          <w:rFonts w:ascii="Calibri" w:hAnsi="Calibri" w:cs="Calibri"/>
          <w:noProof/>
          <w:szCs w:val="24"/>
        </w:rPr>
        <w:tab/>
        <w:t xml:space="preserve">C. M. Bethke and P. V. Brady, “How the Kd Approach Undermines Ground Water Cleanup,” </w:t>
      </w:r>
      <w:r w:rsidRPr="00132B23">
        <w:rPr>
          <w:rFonts w:ascii="Calibri" w:hAnsi="Calibri" w:cs="Calibri"/>
          <w:i/>
          <w:iCs/>
          <w:noProof/>
          <w:szCs w:val="24"/>
        </w:rPr>
        <w:t>Ground Water</w:t>
      </w:r>
      <w:r w:rsidRPr="00132B23">
        <w:rPr>
          <w:rFonts w:ascii="Calibri" w:hAnsi="Calibri" w:cs="Calibri"/>
          <w:noProof/>
          <w:szCs w:val="24"/>
        </w:rPr>
        <w:t>, vol. 38, no. 3, pp. 435–443, May 2000.</w:t>
      </w:r>
    </w:p>
    <w:p w14:paraId="477686E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1]</w:t>
      </w:r>
      <w:r w:rsidRPr="00132B23">
        <w:rPr>
          <w:rFonts w:ascii="Calibri" w:hAnsi="Calibri" w:cs="Calibri"/>
          <w:noProof/>
          <w:szCs w:val="24"/>
        </w:rPr>
        <w:tab/>
        <w:t xml:space="preserve">J. a. Davis, D. E. Meece, M. Kohler, and G. P. Curtis, “Approaches to surface complexation modeling of Uranium(VI) adsorption on aquifer sediments,” </w:t>
      </w:r>
      <w:r w:rsidRPr="00132B23">
        <w:rPr>
          <w:rFonts w:ascii="Calibri" w:hAnsi="Calibri" w:cs="Calibri"/>
          <w:i/>
          <w:iCs/>
          <w:noProof/>
          <w:szCs w:val="24"/>
        </w:rPr>
        <w:t>Geochim. Cosmochim. Acta</w:t>
      </w:r>
      <w:r w:rsidRPr="00132B23">
        <w:rPr>
          <w:rFonts w:ascii="Calibri" w:hAnsi="Calibri" w:cs="Calibri"/>
          <w:noProof/>
          <w:szCs w:val="24"/>
        </w:rPr>
        <w:t>, vol. 68, no. 18, pp. 3621–3641, 2004.</w:t>
      </w:r>
    </w:p>
    <w:p w14:paraId="2922D16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2]</w:t>
      </w:r>
      <w:r w:rsidRPr="00132B23">
        <w:rPr>
          <w:rFonts w:ascii="Calibri" w:hAnsi="Calibri" w:cs="Calibri"/>
          <w:noProof/>
          <w:szCs w:val="24"/>
        </w:rPr>
        <w:tab/>
        <w:t xml:space="preserve">D. Dzombak and F. Morel, </w:t>
      </w:r>
      <w:r w:rsidRPr="00132B23">
        <w:rPr>
          <w:rFonts w:ascii="Calibri" w:hAnsi="Calibri" w:cs="Calibri"/>
          <w:i/>
          <w:iCs/>
          <w:noProof/>
          <w:szCs w:val="24"/>
        </w:rPr>
        <w:t>Surface Complexation Modeling: Hydrous Ferric Oxide</w:t>
      </w:r>
      <w:r w:rsidRPr="00132B23">
        <w:rPr>
          <w:rFonts w:ascii="Calibri" w:hAnsi="Calibri" w:cs="Calibri"/>
          <w:noProof/>
          <w:szCs w:val="24"/>
        </w:rPr>
        <w:t>. New York, NY: Wiley, 1990.</w:t>
      </w:r>
    </w:p>
    <w:p w14:paraId="37C8CCD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lastRenderedPageBreak/>
        <w:t>[33]</w:t>
      </w:r>
      <w:r w:rsidRPr="00132B23">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132B23">
        <w:rPr>
          <w:rFonts w:ascii="Calibri" w:hAnsi="Calibri" w:cs="Calibri"/>
          <w:i/>
          <w:iCs/>
          <w:noProof/>
          <w:szCs w:val="24"/>
        </w:rPr>
        <w:t>Chem. Rev.</w:t>
      </w:r>
      <w:r w:rsidRPr="00132B23">
        <w:rPr>
          <w:rFonts w:ascii="Calibri" w:hAnsi="Calibri" w:cs="Calibri"/>
          <w:noProof/>
          <w:szCs w:val="24"/>
        </w:rPr>
        <w:t>, vol. 99, no. 1, pp. 77–174, 1999.</w:t>
      </w:r>
    </w:p>
    <w:p w14:paraId="2D680FB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4]</w:t>
      </w:r>
      <w:r w:rsidRPr="00132B23">
        <w:rPr>
          <w:rFonts w:ascii="Calibri" w:hAnsi="Calibri" w:cs="Calibri"/>
          <w:noProof/>
          <w:szCs w:val="24"/>
        </w:rPr>
        <w:tab/>
        <w:t xml:space="preserve">D. A. Sverjensky, “Prediction of the speciation of alkaline earths adsorbed on mineral surfaces in salt solutions,” </w:t>
      </w:r>
      <w:r w:rsidRPr="00132B23">
        <w:rPr>
          <w:rFonts w:ascii="Calibri" w:hAnsi="Calibri" w:cs="Calibri"/>
          <w:i/>
          <w:iCs/>
          <w:noProof/>
          <w:szCs w:val="24"/>
        </w:rPr>
        <w:t>Geochim. Cosmochim. Acta</w:t>
      </w:r>
      <w:r w:rsidRPr="00132B23">
        <w:rPr>
          <w:rFonts w:ascii="Calibri" w:hAnsi="Calibri" w:cs="Calibri"/>
          <w:noProof/>
          <w:szCs w:val="24"/>
        </w:rPr>
        <w:t>, vol. 70, no. 10, pp. 2427–2453, 2006.</w:t>
      </w:r>
    </w:p>
    <w:p w14:paraId="0C2F48E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5]</w:t>
      </w:r>
      <w:r w:rsidRPr="00132B23">
        <w:rPr>
          <w:rFonts w:ascii="Calibri" w:hAnsi="Calibri" w:cs="Calibri"/>
          <w:noProof/>
          <w:szCs w:val="24"/>
        </w:rPr>
        <w:tab/>
        <w:t xml:space="preserve">T. A. Duster, “An Integrated Approach to Standard Methods, Materials, and Databases for the Measurements Used To Develop Surface Complexation Models,” </w:t>
      </w:r>
      <w:r w:rsidRPr="00132B23">
        <w:rPr>
          <w:rFonts w:ascii="Calibri" w:hAnsi="Calibri" w:cs="Calibri"/>
          <w:i/>
          <w:iCs/>
          <w:noProof/>
          <w:szCs w:val="24"/>
        </w:rPr>
        <w:t>Environ. Sci. Technol.</w:t>
      </w:r>
      <w:r w:rsidRPr="00132B23">
        <w:rPr>
          <w:rFonts w:ascii="Calibri" w:hAnsi="Calibri" w:cs="Calibri"/>
          <w:noProof/>
          <w:szCs w:val="24"/>
        </w:rPr>
        <w:t>, vol. 50, no. 14, pp. 7274–7275, 2016.</w:t>
      </w:r>
    </w:p>
    <w:p w14:paraId="0D0D927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6]</w:t>
      </w:r>
      <w:r w:rsidRPr="00132B23">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132B23">
        <w:rPr>
          <w:rFonts w:ascii="Calibri" w:hAnsi="Calibri" w:cs="Calibri"/>
          <w:i/>
          <w:iCs/>
          <w:noProof/>
          <w:szCs w:val="24"/>
        </w:rPr>
        <w:t>Am. J. Sci.</w:t>
      </w:r>
      <w:r w:rsidRPr="00132B23">
        <w:rPr>
          <w:rFonts w:ascii="Calibri" w:hAnsi="Calibri" w:cs="Calibri"/>
          <w:noProof/>
          <w:szCs w:val="24"/>
        </w:rPr>
        <w:t>, vol. 313, no. 5, pp. 395–451, 2013.</w:t>
      </w:r>
    </w:p>
    <w:p w14:paraId="5CB82443"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7]</w:t>
      </w:r>
      <w:r w:rsidRPr="00132B23">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132B23">
        <w:rPr>
          <w:rFonts w:ascii="Calibri" w:hAnsi="Calibri" w:cs="Calibri"/>
          <w:i/>
          <w:iCs/>
          <w:noProof/>
          <w:szCs w:val="24"/>
        </w:rPr>
        <w:t>Geochim. Cosmochim. Acta</w:t>
      </w:r>
      <w:r w:rsidRPr="00132B23">
        <w:rPr>
          <w:rFonts w:ascii="Calibri" w:hAnsi="Calibri" w:cs="Calibri"/>
          <w:noProof/>
          <w:szCs w:val="24"/>
        </w:rPr>
        <w:t>, vol. 146, pp. 150–163, Dec. 2014.</w:t>
      </w:r>
    </w:p>
    <w:p w14:paraId="1F53FA0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8]</w:t>
      </w:r>
      <w:r w:rsidRPr="00132B23">
        <w:rPr>
          <w:rFonts w:ascii="Calibri" w:hAnsi="Calibri" w:cs="Calibri"/>
          <w:noProof/>
          <w:szCs w:val="24"/>
        </w:rPr>
        <w:tab/>
        <w:t xml:space="preserve">U. Schwertmann and R. Cornell, </w:t>
      </w:r>
      <w:r w:rsidRPr="00132B23">
        <w:rPr>
          <w:rFonts w:ascii="Calibri" w:hAnsi="Calibri" w:cs="Calibri"/>
          <w:i/>
          <w:iCs/>
          <w:noProof/>
          <w:szCs w:val="24"/>
        </w:rPr>
        <w:t>Iron Oxides in the Laboratary</w:t>
      </w:r>
      <w:r w:rsidRPr="00132B23">
        <w:rPr>
          <w:rFonts w:ascii="Calibri" w:hAnsi="Calibri" w:cs="Calibri"/>
          <w:noProof/>
          <w:szCs w:val="24"/>
        </w:rPr>
        <w:t>. Weinheim, Germany: Wiley-VCH Verlag GmbH, 2000.</w:t>
      </w:r>
    </w:p>
    <w:p w14:paraId="73ACAB26"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39]</w:t>
      </w:r>
      <w:r w:rsidRPr="00132B23">
        <w:rPr>
          <w:rFonts w:ascii="Calibri" w:hAnsi="Calibri" w:cs="Calibri"/>
          <w:noProof/>
          <w:szCs w:val="24"/>
        </w:rPr>
        <w:tab/>
        <w:t xml:space="preserve">L. L. Stookey, “Ferrozine---a new spectrophotometric reagent for iron,” </w:t>
      </w:r>
      <w:r w:rsidRPr="00132B23">
        <w:rPr>
          <w:rFonts w:ascii="Calibri" w:hAnsi="Calibri" w:cs="Calibri"/>
          <w:i/>
          <w:iCs/>
          <w:noProof/>
          <w:szCs w:val="24"/>
        </w:rPr>
        <w:t>Anal. Chem.</w:t>
      </w:r>
      <w:r w:rsidRPr="00132B23">
        <w:rPr>
          <w:rFonts w:ascii="Calibri" w:hAnsi="Calibri" w:cs="Calibri"/>
          <w:noProof/>
          <w:szCs w:val="24"/>
        </w:rPr>
        <w:t>, vol. 42, no. 7, pp. 779–781, 1970.</w:t>
      </w:r>
    </w:p>
    <w:p w14:paraId="422EB642"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0]</w:t>
      </w:r>
      <w:r w:rsidRPr="00132B23">
        <w:rPr>
          <w:rFonts w:ascii="Calibri" w:hAnsi="Calibri" w:cs="Calibri"/>
          <w:noProof/>
          <w:szCs w:val="24"/>
        </w:rPr>
        <w:tab/>
        <w:t xml:space="preserve">A. Klute, G. W. Kunze, and J. B. Dixon, “Pretreatment for Mineralogical Analysis,” in </w:t>
      </w:r>
      <w:r w:rsidRPr="00132B23">
        <w:rPr>
          <w:rFonts w:ascii="Calibri" w:hAnsi="Calibri" w:cs="Calibri"/>
          <w:i/>
          <w:iCs/>
          <w:noProof/>
          <w:szCs w:val="24"/>
        </w:rPr>
        <w:t>Methods of Soil Analysis Part 1 - Physical and Mineralogical Methods</w:t>
      </w:r>
      <w:r w:rsidRPr="00132B23">
        <w:rPr>
          <w:rFonts w:ascii="Calibri" w:hAnsi="Calibri" w:cs="Calibri"/>
          <w:noProof/>
          <w:szCs w:val="24"/>
        </w:rPr>
        <w:t>, Soil Science Society of America, American Society of Agronomy, 1986.</w:t>
      </w:r>
    </w:p>
    <w:p w14:paraId="1512D9B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1]</w:t>
      </w:r>
      <w:r w:rsidRPr="00132B23">
        <w:rPr>
          <w:rFonts w:ascii="Calibri" w:hAnsi="Calibri" w:cs="Calibri"/>
          <w:noProof/>
          <w:szCs w:val="24"/>
        </w:rPr>
        <w:tab/>
        <w:t xml:space="preserve">G. Jia and J. Jia, “Determination of radium isotopes in environmental samples by gamma spectrometry, liquid scintillation counting and alpha spectrometry: a review of analytical methodology,” </w:t>
      </w:r>
      <w:r w:rsidRPr="00132B23">
        <w:rPr>
          <w:rFonts w:ascii="Calibri" w:hAnsi="Calibri" w:cs="Calibri"/>
          <w:i/>
          <w:iCs/>
          <w:noProof/>
          <w:szCs w:val="24"/>
        </w:rPr>
        <w:t>J. Environ. Radioact.</w:t>
      </w:r>
      <w:r w:rsidRPr="00132B23">
        <w:rPr>
          <w:rFonts w:ascii="Calibri" w:hAnsi="Calibri" w:cs="Calibri"/>
          <w:noProof/>
          <w:szCs w:val="24"/>
        </w:rPr>
        <w:t>, vol. 106, pp. 98–119, Apr. 2012.</w:t>
      </w:r>
    </w:p>
    <w:p w14:paraId="0F373639"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2]</w:t>
      </w:r>
      <w:r w:rsidRPr="00132B23">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5427DC0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3]</w:t>
      </w:r>
      <w:r w:rsidRPr="00132B23">
        <w:rPr>
          <w:rFonts w:ascii="Calibri" w:hAnsi="Calibri" w:cs="Calibri"/>
          <w:noProof/>
          <w:szCs w:val="24"/>
        </w:rPr>
        <w:tab/>
        <w:t xml:space="preserve">S. Dixit and J. G. Hering, “Comparison of arsenic(V) and arsenic(III) sorption onto iron oxide minerals: implications for arsenic mobility.,” </w:t>
      </w:r>
      <w:r w:rsidRPr="00132B23">
        <w:rPr>
          <w:rFonts w:ascii="Calibri" w:hAnsi="Calibri" w:cs="Calibri"/>
          <w:i/>
          <w:iCs/>
          <w:noProof/>
          <w:szCs w:val="24"/>
        </w:rPr>
        <w:t>Environ. Sci. Technol.</w:t>
      </w:r>
      <w:r w:rsidRPr="00132B23">
        <w:rPr>
          <w:rFonts w:ascii="Calibri" w:hAnsi="Calibri" w:cs="Calibri"/>
          <w:noProof/>
          <w:szCs w:val="24"/>
        </w:rPr>
        <w:t>, vol. 37, no. 18, pp. 4182–9, Sep. 2003.</w:t>
      </w:r>
    </w:p>
    <w:p w14:paraId="18310902"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4]</w:t>
      </w:r>
      <w:r w:rsidRPr="00132B23">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132B23">
        <w:rPr>
          <w:rFonts w:ascii="Calibri" w:hAnsi="Calibri" w:cs="Calibri"/>
          <w:i/>
          <w:iCs/>
          <w:noProof/>
          <w:szCs w:val="24"/>
        </w:rPr>
        <w:t>J. Colloid Interface Sci.</w:t>
      </w:r>
      <w:r w:rsidRPr="00132B23">
        <w:rPr>
          <w:rFonts w:ascii="Calibri" w:hAnsi="Calibri" w:cs="Calibri"/>
          <w:noProof/>
          <w:szCs w:val="24"/>
        </w:rPr>
        <w:t>, vol. 225, pp. 154–165, 2000.</w:t>
      </w:r>
    </w:p>
    <w:p w14:paraId="2C334CFF"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5]</w:t>
      </w:r>
      <w:r w:rsidRPr="00132B23">
        <w:rPr>
          <w:rFonts w:ascii="Calibri" w:hAnsi="Calibri" w:cs="Calibri"/>
          <w:noProof/>
          <w:szCs w:val="24"/>
        </w:rPr>
        <w:tab/>
        <w:t xml:space="preserve">P. C. Zhang, P. V. Brady, S. E. Arthur, W. Q. Zhou, D. Sawyer, and D. A. Hesterberg, “Adsorption of barium(II) on montmorillonite: An EXAFS study,” </w:t>
      </w:r>
      <w:r w:rsidRPr="00132B23">
        <w:rPr>
          <w:rFonts w:ascii="Calibri" w:hAnsi="Calibri" w:cs="Calibri"/>
          <w:i/>
          <w:iCs/>
          <w:noProof/>
          <w:szCs w:val="24"/>
        </w:rPr>
        <w:t>Colloids Surfaces A Physicochem. Eng. Asp.</w:t>
      </w:r>
      <w:r w:rsidRPr="00132B23">
        <w:rPr>
          <w:rFonts w:ascii="Calibri" w:hAnsi="Calibri" w:cs="Calibri"/>
          <w:noProof/>
          <w:szCs w:val="24"/>
        </w:rPr>
        <w:t>, vol. 190, no. 3, pp. 239–249, 2001.</w:t>
      </w:r>
    </w:p>
    <w:p w14:paraId="471DA01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lastRenderedPageBreak/>
        <w:t>[46]</w:t>
      </w:r>
      <w:r w:rsidRPr="00132B23">
        <w:rPr>
          <w:rFonts w:ascii="Calibri" w:hAnsi="Calibri" w:cs="Calibri"/>
          <w:noProof/>
          <w:szCs w:val="24"/>
        </w:rPr>
        <w:tab/>
        <w:t xml:space="preserve">M. H. Bradbury, B. Baeyens, H. Geckeis, and T. Rabung, “Sorption of Eu(III)/Cm(III) on Ca-montmorillonite and Na-illite. Part 2: Surface complexation modelling,” </w:t>
      </w:r>
      <w:r w:rsidRPr="00132B23">
        <w:rPr>
          <w:rFonts w:ascii="Calibri" w:hAnsi="Calibri" w:cs="Calibri"/>
          <w:i/>
          <w:iCs/>
          <w:noProof/>
          <w:szCs w:val="24"/>
        </w:rPr>
        <w:t>Geochim. Cosmochim. Acta</w:t>
      </w:r>
      <w:r w:rsidRPr="00132B23">
        <w:rPr>
          <w:rFonts w:ascii="Calibri" w:hAnsi="Calibri" w:cs="Calibri"/>
          <w:noProof/>
          <w:szCs w:val="24"/>
        </w:rPr>
        <w:t>, vol. 69, no. 23, pp. 5403–5412, 2005.</w:t>
      </w:r>
    </w:p>
    <w:p w14:paraId="56944B5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7]</w:t>
      </w:r>
      <w:r w:rsidRPr="00132B23">
        <w:rPr>
          <w:rFonts w:ascii="Calibri" w:hAnsi="Calibri" w:cs="Calibri"/>
          <w:noProof/>
          <w:szCs w:val="24"/>
        </w:rPr>
        <w:tab/>
        <w:t xml:space="preserve">L. L. Ames, “Sorption of Trace Constituents from Aqueous Solutions onto Secondary Minerals. I. Uranium,” </w:t>
      </w:r>
      <w:r w:rsidRPr="00132B23">
        <w:rPr>
          <w:rFonts w:ascii="Calibri" w:hAnsi="Calibri" w:cs="Calibri"/>
          <w:i/>
          <w:iCs/>
          <w:noProof/>
          <w:szCs w:val="24"/>
        </w:rPr>
        <w:t>Clays Clay Miner.</w:t>
      </w:r>
      <w:r w:rsidRPr="00132B23">
        <w:rPr>
          <w:rFonts w:ascii="Calibri" w:hAnsi="Calibri" w:cs="Calibri"/>
          <w:noProof/>
          <w:szCs w:val="24"/>
        </w:rPr>
        <w:t>, vol. 31, no. 5, pp. 321–334, 1983.</w:t>
      </w:r>
    </w:p>
    <w:p w14:paraId="121ACAB5"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8]</w:t>
      </w:r>
      <w:r w:rsidRPr="00132B23">
        <w:rPr>
          <w:rFonts w:ascii="Calibri" w:hAnsi="Calibri" w:cs="Calibri"/>
          <w:noProof/>
          <w:szCs w:val="24"/>
        </w:rPr>
        <w:tab/>
        <w:t xml:space="preserve">K. Emmerich, F. Wolters, G. Kahr, and G. Lagaly, “Clay profiling: The classification of montmorillonites,” </w:t>
      </w:r>
      <w:r w:rsidRPr="00132B23">
        <w:rPr>
          <w:rFonts w:ascii="Calibri" w:hAnsi="Calibri" w:cs="Calibri"/>
          <w:i/>
          <w:iCs/>
          <w:noProof/>
          <w:szCs w:val="24"/>
        </w:rPr>
        <w:t>Clays Clay Miner.</w:t>
      </w:r>
      <w:r w:rsidRPr="00132B23">
        <w:rPr>
          <w:rFonts w:ascii="Calibri" w:hAnsi="Calibri" w:cs="Calibri"/>
          <w:noProof/>
          <w:szCs w:val="24"/>
        </w:rPr>
        <w:t>, vol. 57, no. 1, pp. 104–114, 2009.</w:t>
      </w:r>
    </w:p>
    <w:p w14:paraId="28DF3887"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49]</w:t>
      </w:r>
      <w:r w:rsidRPr="00132B23">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132B23">
        <w:rPr>
          <w:rFonts w:ascii="Calibri" w:hAnsi="Calibri" w:cs="Calibri"/>
          <w:i/>
          <w:iCs/>
          <w:noProof/>
          <w:szCs w:val="24"/>
        </w:rPr>
        <w:t>Science</w:t>
      </w:r>
      <w:r w:rsidRPr="00132B23">
        <w:rPr>
          <w:rFonts w:ascii="Calibri" w:hAnsi="Calibri" w:cs="Calibri"/>
          <w:noProof/>
          <w:szCs w:val="24"/>
        </w:rPr>
        <w:t>, vol. 316, no. 5832, pp. 1726–9, Jun. 2007.</w:t>
      </w:r>
    </w:p>
    <w:p w14:paraId="1688646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0]</w:t>
      </w:r>
      <w:r w:rsidRPr="00132B23">
        <w:rPr>
          <w:rFonts w:ascii="Calibri" w:hAnsi="Calibri" w:cs="Calibri"/>
          <w:noProof/>
          <w:szCs w:val="24"/>
        </w:rPr>
        <w:tab/>
        <w:t xml:space="preserve">L. Axe, G. B. Bunker, P. R. Anderson, and T. a Tyson, “An XAFS analysis of strontium at the hydrous ferric oxide surface,” </w:t>
      </w:r>
      <w:r w:rsidRPr="00132B23">
        <w:rPr>
          <w:rFonts w:ascii="Calibri" w:hAnsi="Calibri" w:cs="Calibri"/>
          <w:i/>
          <w:iCs/>
          <w:noProof/>
          <w:szCs w:val="24"/>
        </w:rPr>
        <w:t>J. Colloid Interface Sci.</w:t>
      </w:r>
      <w:r w:rsidRPr="00132B23">
        <w:rPr>
          <w:rFonts w:ascii="Calibri" w:hAnsi="Calibri" w:cs="Calibri"/>
          <w:noProof/>
          <w:szCs w:val="24"/>
        </w:rPr>
        <w:t>, vol. 199, no. 1, pp. 44–52, 1998.</w:t>
      </w:r>
    </w:p>
    <w:p w14:paraId="09811A64"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1]</w:t>
      </w:r>
      <w:r w:rsidRPr="00132B23">
        <w:rPr>
          <w:rFonts w:ascii="Calibri" w:hAnsi="Calibri" w:cs="Calibri"/>
          <w:noProof/>
          <w:szCs w:val="24"/>
        </w:rPr>
        <w:tab/>
        <w:t xml:space="preserve">N. Sahai, S. A. Carroll, S. Roberts, and P. A. O’Day, “X-Ray Absorption Spectroscopy of Strontium(II) Coordination,” </w:t>
      </w:r>
      <w:r w:rsidRPr="00132B23">
        <w:rPr>
          <w:rFonts w:ascii="Calibri" w:hAnsi="Calibri" w:cs="Calibri"/>
          <w:i/>
          <w:iCs/>
          <w:noProof/>
          <w:szCs w:val="24"/>
        </w:rPr>
        <w:t>J. Colloid Interface Sci.</w:t>
      </w:r>
      <w:r w:rsidRPr="00132B23">
        <w:rPr>
          <w:rFonts w:ascii="Calibri" w:hAnsi="Calibri" w:cs="Calibri"/>
          <w:noProof/>
          <w:szCs w:val="24"/>
        </w:rPr>
        <w:t>, vol. 222, no. 2, pp. 198–212, 2000.</w:t>
      </w:r>
    </w:p>
    <w:p w14:paraId="38DE26A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2]</w:t>
      </w:r>
      <w:r w:rsidRPr="00132B23">
        <w:rPr>
          <w:rFonts w:ascii="Calibri" w:hAnsi="Calibri" w:cs="Calibri"/>
          <w:noProof/>
          <w:szCs w:val="24"/>
        </w:rPr>
        <w:tab/>
        <w:t xml:space="preserve">S. a Carroll, S. K. Roberts, L. J. Criscenti, and P. a O’Day, “Surface complexation model for strontium sorption to amorphous silica and goethite.,” </w:t>
      </w:r>
      <w:r w:rsidRPr="00132B23">
        <w:rPr>
          <w:rFonts w:ascii="Calibri" w:hAnsi="Calibri" w:cs="Calibri"/>
          <w:i/>
          <w:iCs/>
          <w:noProof/>
          <w:szCs w:val="24"/>
        </w:rPr>
        <w:t>Geochem. Trans.</w:t>
      </w:r>
      <w:r w:rsidRPr="00132B23">
        <w:rPr>
          <w:rFonts w:ascii="Calibri" w:hAnsi="Calibri" w:cs="Calibri"/>
          <w:noProof/>
          <w:szCs w:val="24"/>
        </w:rPr>
        <w:t>, vol. 9, p. 2, 2008.</w:t>
      </w:r>
    </w:p>
    <w:p w14:paraId="3D7E851A"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3]</w:t>
      </w:r>
      <w:r w:rsidRPr="00132B23">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132B23">
        <w:rPr>
          <w:rFonts w:ascii="Calibri" w:hAnsi="Calibri" w:cs="Calibri"/>
          <w:i/>
          <w:iCs/>
          <w:noProof/>
          <w:szCs w:val="24"/>
        </w:rPr>
        <w:t>Geochim. Cosmochim. Acta</w:t>
      </w:r>
      <w:r w:rsidRPr="00132B23">
        <w:rPr>
          <w:rFonts w:ascii="Calibri" w:hAnsi="Calibri" w:cs="Calibri"/>
          <w:noProof/>
          <w:szCs w:val="24"/>
        </w:rPr>
        <w:t>, vol. 66, no. 13, pp. 2325–2334, 2002.</w:t>
      </w:r>
    </w:p>
    <w:p w14:paraId="39C51083"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4]</w:t>
      </w:r>
      <w:r w:rsidRPr="00132B23">
        <w:rPr>
          <w:rFonts w:ascii="Calibri" w:hAnsi="Calibri" w:cs="Calibri"/>
          <w:noProof/>
          <w:szCs w:val="24"/>
        </w:rPr>
        <w:tab/>
        <w:t>L. Gorgeon, “Contribution à la Modélisation Physico-Chimique de la Retention de Radioéléments à Vie Longue par des Matériaux Argileux,” Universite Paris, 1994.</w:t>
      </w:r>
    </w:p>
    <w:p w14:paraId="581731CD"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5]</w:t>
      </w:r>
      <w:r w:rsidRPr="00132B23">
        <w:rPr>
          <w:rFonts w:ascii="Calibri" w:hAnsi="Calibri" w:cs="Calibri"/>
          <w:noProof/>
          <w:szCs w:val="24"/>
        </w:rPr>
        <w:tab/>
        <w:t xml:space="preserve">J. M. Zachara, S. C. Smith, J. P. McKinley, and C. T. Resch, “Cadmium Sorption on Specimen and Soil Smectites in Sodium and Calcium Electrolytes,” </w:t>
      </w:r>
      <w:r w:rsidRPr="00132B23">
        <w:rPr>
          <w:rFonts w:ascii="Calibri" w:hAnsi="Calibri" w:cs="Calibri"/>
          <w:i/>
          <w:iCs/>
          <w:noProof/>
          <w:szCs w:val="24"/>
        </w:rPr>
        <w:t>Soil Sci. Soc. Am. J.</w:t>
      </w:r>
      <w:r w:rsidRPr="00132B23">
        <w:rPr>
          <w:rFonts w:ascii="Calibri" w:hAnsi="Calibri" w:cs="Calibri"/>
          <w:noProof/>
          <w:szCs w:val="24"/>
        </w:rPr>
        <w:t>, vol. 57, no. 6, p. 1491, 1993.</w:t>
      </w:r>
    </w:p>
    <w:p w14:paraId="0CDE78DE"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6]</w:t>
      </w:r>
      <w:r w:rsidRPr="00132B23">
        <w:rPr>
          <w:rFonts w:ascii="Calibri" w:hAnsi="Calibri" w:cs="Calibri"/>
          <w:noProof/>
          <w:szCs w:val="24"/>
        </w:rPr>
        <w:tab/>
        <w:t xml:space="preserve">R. Murphy and D. Strongin, “Surface reactivity of pyrite and related sulfides,” </w:t>
      </w:r>
      <w:r w:rsidRPr="00132B23">
        <w:rPr>
          <w:rFonts w:ascii="Calibri" w:hAnsi="Calibri" w:cs="Calibri"/>
          <w:i/>
          <w:iCs/>
          <w:noProof/>
          <w:szCs w:val="24"/>
        </w:rPr>
        <w:t>Surf. Sci. Rep.</w:t>
      </w:r>
      <w:r w:rsidRPr="00132B23">
        <w:rPr>
          <w:rFonts w:ascii="Calibri" w:hAnsi="Calibri" w:cs="Calibri"/>
          <w:noProof/>
          <w:szCs w:val="24"/>
        </w:rPr>
        <w:t>, vol. 64, no. 1, pp. 1–45, Jan. 2009.</w:t>
      </w:r>
    </w:p>
    <w:p w14:paraId="4DCF85A2"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7]</w:t>
      </w:r>
      <w:r w:rsidRPr="00132B23">
        <w:rPr>
          <w:rFonts w:ascii="Calibri" w:hAnsi="Calibri" w:cs="Calibri"/>
          <w:noProof/>
          <w:szCs w:val="24"/>
        </w:rPr>
        <w:tab/>
        <w:t xml:space="preserve">W. A. Kornicker and J. W. Morse, “Interactions of divalent cations with the surface of pyrite,” </w:t>
      </w:r>
      <w:r w:rsidRPr="00132B23">
        <w:rPr>
          <w:rFonts w:ascii="Calibri" w:hAnsi="Calibri" w:cs="Calibri"/>
          <w:i/>
          <w:iCs/>
          <w:noProof/>
          <w:szCs w:val="24"/>
        </w:rPr>
        <w:t>Geochim. Cosmochim. Acta</w:t>
      </w:r>
      <w:r w:rsidRPr="00132B23">
        <w:rPr>
          <w:rFonts w:ascii="Calibri" w:hAnsi="Calibri" w:cs="Calibri"/>
          <w:noProof/>
          <w:szCs w:val="24"/>
        </w:rPr>
        <w:t>, vol. 55, no. 8, pp. 2159–2171, 1991.</w:t>
      </w:r>
    </w:p>
    <w:p w14:paraId="2D467F67"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8]</w:t>
      </w:r>
      <w:r w:rsidRPr="00132B23">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132B23">
        <w:rPr>
          <w:rFonts w:ascii="Calibri" w:hAnsi="Calibri" w:cs="Calibri"/>
          <w:i/>
          <w:iCs/>
          <w:noProof/>
          <w:szCs w:val="24"/>
        </w:rPr>
        <w:t>Geochim. Cosmochim. Acta</w:t>
      </w:r>
      <w:r w:rsidRPr="00132B23">
        <w:rPr>
          <w:rFonts w:ascii="Calibri" w:hAnsi="Calibri" w:cs="Calibri"/>
          <w:noProof/>
          <w:szCs w:val="24"/>
        </w:rPr>
        <w:t>, vol. 58, no. 13, pp. 2829–2843, 1994.</w:t>
      </w:r>
    </w:p>
    <w:p w14:paraId="04926D4F"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59]</w:t>
      </w:r>
      <w:r w:rsidRPr="00132B23">
        <w:rPr>
          <w:rFonts w:ascii="Calibri" w:hAnsi="Calibri" w:cs="Calibri"/>
          <w:noProof/>
          <w:szCs w:val="24"/>
        </w:rPr>
        <w:tab/>
        <w:t xml:space="preserve">A. Naveau, F. Monteil-Rivera, E. Guillon, and J. Dumonceau, “Interactions of aqueous selenium (-II) and (IV) with metallic sulfide surfaces,” </w:t>
      </w:r>
      <w:r w:rsidRPr="00132B23">
        <w:rPr>
          <w:rFonts w:ascii="Calibri" w:hAnsi="Calibri" w:cs="Calibri"/>
          <w:i/>
          <w:iCs/>
          <w:noProof/>
          <w:szCs w:val="24"/>
        </w:rPr>
        <w:t>Environ. Sci. Technol.</w:t>
      </w:r>
      <w:r w:rsidRPr="00132B23">
        <w:rPr>
          <w:rFonts w:ascii="Calibri" w:hAnsi="Calibri" w:cs="Calibri"/>
          <w:noProof/>
          <w:szCs w:val="24"/>
        </w:rPr>
        <w:t>, vol. 41, no. 15, pp. 5376–5382, 2007.</w:t>
      </w:r>
    </w:p>
    <w:p w14:paraId="00782FD8"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60]</w:t>
      </w:r>
      <w:r w:rsidRPr="00132B23">
        <w:rPr>
          <w:rFonts w:ascii="Calibri" w:hAnsi="Calibri" w:cs="Calibri"/>
          <w:noProof/>
          <w:szCs w:val="24"/>
        </w:rPr>
        <w:tab/>
        <w:t xml:space="preserve">D. K. Das, P. N. Pathak, S. Kumar, and V. K. Manchanda, “Sorption behavior of Am3+ on suspended pyrite,” </w:t>
      </w:r>
      <w:r w:rsidRPr="00132B23">
        <w:rPr>
          <w:rFonts w:ascii="Calibri" w:hAnsi="Calibri" w:cs="Calibri"/>
          <w:i/>
          <w:iCs/>
          <w:noProof/>
          <w:szCs w:val="24"/>
        </w:rPr>
        <w:t>J. Radioanal. Nucl. Chem.</w:t>
      </w:r>
      <w:r w:rsidRPr="00132B23">
        <w:rPr>
          <w:rFonts w:ascii="Calibri" w:hAnsi="Calibri" w:cs="Calibri"/>
          <w:noProof/>
          <w:szCs w:val="24"/>
        </w:rPr>
        <w:t>, vol. 281, no. 3, pp. 449–455, 2009.</w:t>
      </w:r>
    </w:p>
    <w:p w14:paraId="1DD0112A"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61]</w:t>
      </w:r>
      <w:r w:rsidRPr="00132B23">
        <w:rPr>
          <w:rFonts w:ascii="Calibri" w:hAnsi="Calibri" w:cs="Calibri"/>
          <w:noProof/>
          <w:szCs w:val="24"/>
        </w:rPr>
        <w:tab/>
        <w:t xml:space="preserve">A. Naveau, F. Monteil-Rivera, E. Guillon, and J. Dumonceau, “XPS and XAS studies of copper(II) sorbed onto a synthetic pyrite surface,” </w:t>
      </w:r>
      <w:r w:rsidRPr="00132B23">
        <w:rPr>
          <w:rFonts w:ascii="Calibri" w:hAnsi="Calibri" w:cs="Calibri"/>
          <w:i/>
          <w:iCs/>
          <w:noProof/>
          <w:szCs w:val="24"/>
        </w:rPr>
        <w:t>J. Colloid Interface Sci.</w:t>
      </w:r>
      <w:r w:rsidRPr="00132B23">
        <w:rPr>
          <w:rFonts w:ascii="Calibri" w:hAnsi="Calibri" w:cs="Calibri"/>
          <w:noProof/>
          <w:szCs w:val="24"/>
        </w:rPr>
        <w:t>, vol. 303, no. 1, pp. 25–31, 2006.</w:t>
      </w:r>
    </w:p>
    <w:p w14:paraId="522F4BBA"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lastRenderedPageBreak/>
        <w:t>[62]</w:t>
      </w:r>
      <w:r w:rsidRPr="00132B23">
        <w:rPr>
          <w:rFonts w:ascii="Calibri" w:hAnsi="Calibri" w:cs="Calibri"/>
          <w:noProof/>
          <w:szCs w:val="24"/>
        </w:rPr>
        <w:tab/>
        <w:t xml:space="preserve">F. Sun, B. A. Dempsey, and K. A. Osseo-Asare, “As(V) and As(III) reactions on pristine pyrite and on surface-oxidized pyrite,” </w:t>
      </w:r>
      <w:r w:rsidRPr="00132B23">
        <w:rPr>
          <w:rFonts w:ascii="Calibri" w:hAnsi="Calibri" w:cs="Calibri"/>
          <w:i/>
          <w:iCs/>
          <w:noProof/>
          <w:szCs w:val="24"/>
        </w:rPr>
        <w:t>J. Colloid Interface Sci.</w:t>
      </w:r>
      <w:r w:rsidRPr="00132B23">
        <w:rPr>
          <w:rFonts w:ascii="Calibri" w:hAnsi="Calibri" w:cs="Calibri"/>
          <w:noProof/>
          <w:szCs w:val="24"/>
        </w:rPr>
        <w:t>, vol. 388, no. 1, pp. 170–175, 2012.</w:t>
      </w:r>
    </w:p>
    <w:p w14:paraId="7B79113F"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63]</w:t>
      </w:r>
      <w:r w:rsidRPr="00132B23">
        <w:rPr>
          <w:rFonts w:ascii="Calibri" w:hAnsi="Calibri" w:cs="Calibri"/>
          <w:noProof/>
          <w:szCs w:val="24"/>
        </w:rPr>
        <w:tab/>
        <w:t xml:space="preserve">M. J. Lambert and W. C. Burnett, “Submarine groundwater discharge estimates at a Florida coastal site based on continuous radon measurements,” </w:t>
      </w:r>
      <w:r w:rsidRPr="00132B23">
        <w:rPr>
          <w:rFonts w:ascii="Calibri" w:hAnsi="Calibri" w:cs="Calibri"/>
          <w:i/>
          <w:iCs/>
          <w:noProof/>
          <w:szCs w:val="24"/>
        </w:rPr>
        <w:t>Biogeochemistry</w:t>
      </w:r>
      <w:r w:rsidRPr="00132B23">
        <w:rPr>
          <w:rFonts w:ascii="Calibri" w:hAnsi="Calibri" w:cs="Calibri"/>
          <w:noProof/>
          <w:szCs w:val="24"/>
        </w:rPr>
        <w:t>, vol. 66, no. 1–2, pp. 55–73, 2003.</w:t>
      </w:r>
    </w:p>
    <w:p w14:paraId="6E978AFB"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szCs w:val="24"/>
        </w:rPr>
      </w:pPr>
      <w:r w:rsidRPr="00132B23">
        <w:rPr>
          <w:rFonts w:ascii="Calibri" w:hAnsi="Calibri" w:cs="Calibri"/>
          <w:noProof/>
          <w:szCs w:val="24"/>
        </w:rPr>
        <w:t>[64]</w:t>
      </w:r>
      <w:r w:rsidRPr="00132B23">
        <w:rPr>
          <w:rFonts w:ascii="Calibri" w:hAnsi="Calibri" w:cs="Calibri"/>
          <w:noProof/>
          <w:szCs w:val="24"/>
        </w:rPr>
        <w:tab/>
        <w:t xml:space="preserve">Rama and W. S. Moore, “Using the radium quartet for evaluating groundwater input and water exchange in salt marshes,” </w:t>
      </w:r>
      <w:r w:rsidRPr="00132B23">
        <w:rPr>
          <w:rFonts w:ascii="Calibri" w:hAnsi="Calibri" w:cs="Calibri"/>
          <w:i/>
          <w:iCs/>
          <w:noProof/>
          <w:szCs w:val="24"/>
        </w:rPr>
        <w:t>Geochim. Cosmochim. Acta</w:t>
      </w:r>
      <w:r w:rsidRPr="00132B23">
        <w:rPr>
          <w:rFonts w:ascii="Calibri" w:hAnsi="Calibri" w:cs="Calibri"/>
          <w:noProof/>
          <w:szCs w:val="24"/>
        </w:rPr>
        <w:t>, vol. 60, no. 23, pp. 4645–4652, Dec. 1996.</w:t>
      </w:r>
    </w:p>
    <w:p w14:paraId="46BBAB01" w14:textId="77777777" w:rsidR="00132B23" w:rsidRPr="00132B23" w:rsidRDefault="00132B23" w:rsidP="00132B23">
      <w:pPr>
        <w:widowControl w:val="0"/>
        <w:autoSpaceDE w:val="0"/>
        <w:autoSpaceDN w:val="0"/>
        <w:adjustRightInd w:val="0"/>
        <w:spacing w:line="240" w:lineRule="auto"/>
        <w:ind w:left="640" w:hanging="640"/>
        <w:rPr>
          <w:rFonts w:ascii="Calibri" w:hAnsi="Calibri" w:cs="Calibri"/>
          <w:noProof/>
        </w:rPr>
      </w:pPr>
      <w:r w:rsidRPr="00132B23">
        <w:rPr>
          <w:rFonts w:ascii="Calibri" w:hAnsi="Calibri" w:cs="Calibri"/>
          <w:noProof/>
          <w:szCs w:val="24"/>
        </w:rPr>
        <w:t>[65]</w:t>
      </w:r>
      <w:r w:rsidRPr="00132B23">
        <w:rPr>
          <w:rFonts w:ascii="Calibri" w:hAnsi="Calibri" w:cs="Calibri"/>
          <w:noProof/>
          <w:szCs w:val="24"/>
        </w:rPr>
        <w:tab/>
        <w:t xml:space="preserve">A. L. H. Hughes, A. M. Wilson, and W. S. Moore, “Groundwater transport and radium variability in coastal porewaters,” </w:t>
      </w:r>
      <w:r w:rsidRPr="00132B23">
        <w:rPr>
          <w:rFonts w:ascii="Calibri" w:hAnsi="Calibri" w:cs="Calibri"/>
          <w:i/>
          <w:iCs/>
          <w:noProof/>
          <w:szCs w:val="24"/>
        </w:rPr>
        <w:t>Estuar. Coast. Shelf Sci.</w:t>
      </w:r>
      <w:r w:rsidRPr="00132B23">
        <w:rPr>
          <w:rFonts w:ascii="Calibri" w:hAnsi="Calibri" w:cs="Calibri"/>
          <w:noProof/>
          <w:szCs w:val="24"/>
        </w:rPr>
        <w:t>, vol. 164, pp. 94–104, Oct. 2015.</w:t>
      </w:r>
    </w:p>
    <w:p w14:paraId="21DA14E5" w14:textId="165D8380" w:rsidR="004F6AE5" w:rsidRDefault="00F563F7" w:rsidP="00DA03D9">
      <w:pPr>
        <w:widowControl w:val="0"/>
        <w:autoSpaceDE w:val="0"/>
        <w:autoSpaceDN w:val="0"/>
        <w:adjustRightInd w:val="0"/>
        <w:spacing w:line="240" w:lineRule="auto"/>
      </w:pPr>
      <w:r>
        <w:fldChar w:fldCharType="end"/>
      </w:r>
    </w:p>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EB6261" w:rsidRDefault="00EB6261">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EB6261" w:rsidRDefault="00EB6261"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EB6261" w:rsidRDefault="00EB6261">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EB6261" w:rsidRDefault="00EB6261">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EB6261" w:rsidRDefault="00EB6261">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EB6261" w:rsidRDefault="00EB6261">
      <w:pPr>
        <w:pStyle w:val="CommentText"/>
      </w:pPr>
      <w:r>
        <w:rPr>
          <w:rStyle w:val="CommentReference"/>
        </w:rPr>
        <w:annotationRef/>
      </w:r>
      <w:r>
        <w:t>This sentence is a bit confusing to me</w:t>
      </w:r>
    </w:p>
  </w:comment>
  <w:comment w:id="4" w:author="Michael Chen" w:date="2016-09-27T15:36:00Z" w:initials="MC">
    <w:p w14:paraId="20D57ABF" w14:textId="38D2A7C9" w:rsidR="00EB6261" w:rsidRDefault="00EB6261">
      <w:pPr>
        <w:pStyle w:val="CommentText"/>
      </w:pPr>
      <w:r>
        <w:rPr>
          <w:rStyle w:val="CommentReference"/>
        </w:rPr>
        <w:annotationRef/>
      </w:r>
    </w:p>
  </w:comment>
  <w:comment w:id="7" w:author="Microsoft Office User" w:date="2016-08-30T12:15:00Z" w:initials="Office">
    <w:p w14:paraId="30EB024A" w14:textId="57E34B2B" w:rsidR="00EB6261" w:rsidRDefault="00EB6261">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EB6261" w:rsidRDefault="00EB6261">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EB6261" w:rsidRDefault="00EB6261">
      <w:pPr>
        <w:pStyle w:val="CommentText"/>
      </w:pPr>
      <w:r>
        <w:rPr>
          <w:rStyle w:val="CommentReference"/>
        </w:rPr>
        <w:annotationRef/>
      </w:r>
      <w:r>
        <w:t>Provide a brief justification why Na-montmorrilonite was used, rather than Ca –montmorillonite</w:t>
      </w:r>
    </w:p>
  </w:comment>
  <w:comment w:id="10" w:author="Michael Chen" w:date="2016-11-01T14:25:00Z" w:initials="MC">
    <w:p w14:paraId="09DACAE9" w14:textId="08B0A06F" w:rsidR="00557356" w:rsidRDefault="00557356">
      <w:pPr>
        <w:pStyle w:val="CommentText"/>
      </w:pPr>
      <w:r>
        <w:rPr>
          <w:rStyle w:val="CommentReference"/>
        </w:rPr>
        <w:annotationRef/>
      </w:r>
      <w:r>
        <w:t>Need to check the XRD</w:t>
      </w:r>
    </w:p>
  </w:comment>
  <w:comment w:id="11" w:author="Microsoft Office User" w:date="2016-08-30T12:41:00Z" w:initials="Office">
    <w:p w14:paraId="450E2D7B" w14:textId="0A508BBD" w:rsidR="00EB6261" w:rsidRDefault="00EB6261">
      <w:pPr>
        <w:pStyle w:val="CommentText"/>
      </w:pPr>
      <w:r>
        <w:rPr>
          <w:rStyle w:val="CommentReference"/>
        </w:rPr>
        <w:annotationRef/>
      </w:r>
      <w:r>
        <w:t>Proper terminology?</w:t>
      </w:r>
    </w:p>
  </w:comment>
  <w:comment w:id="13" w:author="Michael Chen" w:date="2016-10-24T11:58:00Z" w:initials="MC">
    <w:p w14:paraId="4423D108" w14:textId="6660BB95" w:rsidR="00EB6261" w:rsidRPr="009B6205" w:rsidRDefault="00EB6261">
      <w:pPr>
        <w:pStyle w:val="CommentText"/>
        <w:rPr>
          <w:sz w:val="16"/>
          <w:szCs w:val="16"/>
        </w:rPr>
      </w:pPr>
      <w:r>
        <w:rPr>
          <w:rStyle w:val="CommentReference"/>
        </w:rPr>
        <w:annotationRef/>
      </w:r>
      <w:r>
        <w:rPr>
          <w:rStyle w:val="CommentReference"/>
        </w:rPr>
        <w:t>Sentence doesn’t feel right</w:t>
      </w:r>
    </w:p>
  </w:comment>
  <w:comment w:id="12" w:author="Microsoft Office User" w:date="2016-10-15T17:04:00Z" w:initials="Office">
    <w:p w14:paraId="20448C1A" w14:textId="6E4A9EEC" w:rsidR="00EB6261" w:rsidRDefault="00EB6261">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4" w:author="Microsoft Office User" w:date="2016-10-17T11:01:00Z" w:initials="Office">
    <w:p w14:paraId="30F571C6" w14:textId="274B527F" w:rsidR="00EB6261" w:rsidRDefault="00EB6261">
      <w:pPr>
        <w:pStyle w:val="CommentText"/>
      </w:pPr>
      <w:r>
        <w:rPr>
          <w:rStyle w:val="CommentReference"/>
        </w:rPr>
        <w:annotationRef/>
      </w:r>
      <w:r>
        <w:t>mention in the beginning that all isotherms fit within a linear range, hence Kd was used as a comparison</w:t>
      </w:r>
    </w:p>
  </w:comment>
  <w:comment w:id="15" w:author="Microsoft Office User" w:date="2016-10-15T17:16:00Z" w:initials="Office">
    <w:p w14:paraId="0252FB19" w14:textId="6F75025B" w:rsidR="00EB6261" w:rsidRDefault="00EB6261">
      <w:pPr>
        <w:pStyle w:val="CommentText"/>
      </w:pPr>
      <w:r>
        <w:rPr>
          <w:rStyle w:val="CommentReference"/>
        </w:rPr>
        <w:annotationRef/>
      </w:r>
      <w:r>
        <w:t>Are these SCM models, or Kd’s? Need to clarify</w:t>
      </w:r>
    </w:p>
  </w:comment>
  <w:comment w:id="16" w:author="Michael Chen" w:date="2016-11-01T15:02:00Z" w:initials="MC">
    <w:p w14:paraId="48A655F8" w14:textId="6784D0BB" w:rsidR="00DC37A4" w:rsidRDefault="00DC37A4">
      <w:pPr>
        <w:pStyle w:val="CommentText"/>
      </w:pPr>
      <w:r>
        <w:rPr>
          <w:rStyle w:val="CommentReference"/>
        </w:rPr>
        <w:annotationRef/>
      </w:r>
      <w:r>
        <w:t>Consider a second table</w:t>
      </w:r>
    </w:p>
  </w:comment>
  <w:comment w:id="18" w:author="Microsoft Office User" w:date="2016-08-30T13:03:00Z" w:initials="Office">
    <w:p w14:paraId="684768AE" w14:textId="3B72B75F" w:rsidR="00EB6261" w:rsidRDefault="00EB6261">
      <w:pPr>
        <w:pStyle w:val="CommentText"/>
      </w:pPr>
      <w:r>
        <w:rPr>
          <w:rStyle w:val="CommentReference"/>
        </w:rPr>
        <w:annotationRef/>
      </w:r>
      <w:r>
        <w:t>We’ll see if this is still true when normalized to surface area….</w:t>
      </w:r>
    </w:p>
  </w:comment>
  <w:comment w:id="17" w:author="Microsoft Office User" w:date="2016-10-15T17:32:00Z" w:initials="Office">
    <w:p w14:paraId="2409F86B" w14:textId="45E184B7" w:rsidR="00EB6261" w:rsidRDefault="00EB6261">
      <w:pPr>
        <w:pStyle w:val="CommentText"/>
      </w:pPr>
      <w:r>
        <w:rPr>
          <w:rStyle w:val="CommentReference"/>
        </w:rPr>
        <w:annotationRef/>
      </w:r>
      <w:r>
        <w:t>Normalized to SA?</w:t>
      </w:r>
    </w:p>
  </w:comment>
  <w:comment w:id="19" w:author="Michael Chen" w:date="2016-10-25T18:14:00Z" w:initials="MC">
    <w:p w14:paraId="1F8017ED" w14:textId="1D6E7443" w:rsidR="00EB6261" w:rsidRDefault="00EB6261">
      <w:pPr>
        <w:pStyle w:val="CommentText"/>
      </w:pPr>
      <w:r>
        <w:rPr>
          <w:rStyle w:val="CommentReference"/>
        </w:rPr>
        <w:annotationRef/>
      </w:r>
      <w:r>
        <w:t>Need to delve further into WHY montmorillonites have these differences</w:t>
      </w:r>
    </w:p>
  </w:comment>
  <w:comment w:id="20" w:author="Michael Chen" w:date="2016-10-25T18:13:00Z" w:initials="MC">
    <w:p w14:paraId="2E8B3DB3" w14:textId="35AF6081" w:rsidR="00EB6261" w:rsidRDefault="00EB6261">
      <w:pPr>
        <w:pStyle w:val="CommentText"/>
      </w:pPr>
      <w:r>
        <w:rPr>
          <w:rStyle w:val="CommentReference"/>
        </w:rPr>
        <w:annotationRef/>
      </w:r>
      <w:r>
        <w:t>Need to discuss WHY the differences</w:t>
      </w:r>
    </w:p>
  </w:comment>
  <w:comment w:id="21" w:author="Microsoft Office User" w:date="2016-10-17T11:04:00Z" w:initials="Office">
    <w:p w14:paraId="44B1FE16" w14:textId="4F054CCB" w:rsidR="00EB6261" w:rsidRDefault="00EB6261">
      <w:pPr>
        <w:pStyle w:val="CommentText"/>
      </w:pPr>
      <w:r>
        <w:rPr>
          <w:rStyle w:val="CommentReference"/>
        </w:rPr>
        <w:annotationRef/>
      </w:r>
      <w:r>
        <w:t>List the parameters you used to fit the data</w:t>
      </w:r>
    </w:p>
  </w:comment>
  <w:comment w:id="22" w:author="Microsoft Office User" w:date="2016-10-17T11:08:00Z" w:initials="Office">
    <w:p w14:paraId="49FCD730" w14:textId="18D385DA" w:rsidR="00EB6261" w:rsidRDefault="00EB6261">
      <w:pPr>
        <w:pStyle w:val="CommentText"/>
      </w:pPr>
      <w:r>
        <w:rPr>
          <w:rStyle w:val="CommentReference"/>
        </w:rPr>
        <w:annotationRef/>
      </w:r>
      <w:r>
        <w:t>how were they improved? Visually? Statistically?</w:t>
      </w:r>
    </w:p>
  </w:comment>
  <w:comment w:id="23" w:author="Michael Chen" w:date="2016-10-26T11:46:00Z" w:initials="MC">
    <w:p w14:paraId="1A6E1A8A" w14:textId="040467D4" w:rsidR="00EB6261" w:rsidRDefault="00EB6261">
      <w:pPr>
        <w:pStyle w:val="CommentText"/>
      </w:pPr>
      <w:r>
        <w:rPr>
          <w:rStyle w:val="CommentReference"/>
        </w:rPr>
        <w:annotationRef/>
      </w:r>
      <w:r>
        <w:t>Is this inner layer exchange, or outer layer exchange?</w:t>
      </w:r>
    </w:p>
  </w:comment>
  <w:comment w:id="24" w:author="Microsoft Office User" w:date="2016-10-17T11:44:00Z" w:initials="Office">
    <w:p w14:paraId="6013DC07" w14:textId="44A90D46" w:rsidR="00EB6261" w:rsidRDefault="00EB6261">
      <w:pPr>
        <w:pStyle w:val="CommentText"/>
      </w:pPr>
      <w:r>
        <w:rPr>
          <w:rStyle w:val="CommentReference"/>
        </w:rPr>
        <w:annotationRef/>
      </w:r>
      <w:r>
        <w:t>Where? Within the inner-layer, or on exterior/edge sites?</w:t>
      </w:r>
    </w:p>
  </w:comment>
  <w:comment w:id="25" w:author="Microsoft Office User" w:date="2016-10-17T13:23:00Z" w:initials="Office">
    <w:p w14:paraId="6DE7E727" w14:textId="40DF8D21" w:rsidR="00EB6261" w:rsidRDefault="00EB6261">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7" w:author="Microsoft Office User" w:date="2016-10-17T15:30:00Z" w:initials="Office">
    <w:p w14:paraId="0B28CBBD" w14:textId="499FC513" w:rsidR="00EB6261" w:rsidRDefault="00EB6261">
      <w:pPr>
        <w:pStyle w:val="CommentText"/>
      </w:pPr>
      <w:r>
        <w:rPr>
          <w:rStyle w:val="CommentReference"/>
        </w:rPr>
        <w:annotationRef/>
      </w:r>
      <w:r>
        <w:t>Update based on SA</w:t>
      </w:r>
    </w:p>
  </w:comment>
  <w:comment w:id="28" w:author="Microsoft Office User" w:date="2016-10-17T15:36:00Z" w:initials="Office">
    <w:p w14:paraId="2B823BDE" w14:textId="1D0C3452" w:rsidR="00EB6261" w:rsidRDefault="00EB6261">
      <w:pPr>
        <w:pStyle w:val="CommentText"/>
      </w:pPr>
      <w:r>
        <w:rPr>
          <w:rStyle w:val="CommentReference"/>
        </w:rPr>
        <w:annotationRef/>
      </w:r>
      <w:r>
        <w:t>Merge with the paragraph above</w:t>
      </w:r>
    </w:p>
  </w:comment>
  <w:comment w:id="26" w:author="Michael Chen" w:date="2016-10-26T14:27:00Z" w:initials="MC">
    <w:p w14:paraId="0C61493A" w14:textId="529EA839" w:rsidR="00EB6261" w:rsidRDefault="00EB6261">
      <w:pPr>
        <w:pStyle w:val="CommentText"/>
      </w:pPr>
      <w:r>
        <w:rPr>
          <w:rStyle w:val="CommentReference"/>
        </w:rPr>
        <w:annotationRef/>
      </w:r>
      <w:r>
        <w:t>May need to revisit this if new pyrite/mont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1"/>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09DACAE9" w15:done="0"/>
  <w15:commentEx w15:paraId="450E2D7B" w15:done="1"/>
  <w15:commentEx w15:paraId="4423D108" w15:done="0"/>
  <w15:commentEx w15:paraId="20448C1A" w15:done="1"/>
  <w15:commentEx w15:paraId="30F571C6" w15:done="1"/>
  <w15:commentEx w15:paraId="0252FB19" w15:done="1"/>
  <w15:commentEx w15:paraId="48A655F8" w15:done="0"/>
  <w15:commentEx w15:paraId="684768AE" w15:done="1"/>
  <w15:commentEx w15:paraId="2409F86B" w15:done="1"/>
  <w15:commentEx w15:paraId="1F8017ED" w15:done="0"/>
  <w15:commentEx w15:paraId="2E8B3DB3" w15:done="0"/>
  <w15:commentEx w15:paraId="44B1FE16" w15:done="1"/>
  <w15:commentEx w15:paraId="49FCD730" w15:done="1"/>
  <w15:commentEx w15:paraId="1A6E1A8A" w15:done="0"/>
  <w15:commentEx w15:paraId="6013DC07" w15:done="1"/>
  <w15:commentEx w15:paraId="6DE7E727" w15:done="1"/>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13D087" w14:textId="77777777" w:rsidR="000544CD" w:rsidRDefault="000544CD" w:rsidP="005660E3">
      <w:pPr>
        <w:spacing w:after="0" w:line="240" w:lineRule="auto"/>
      </w:pPr>
      <w:r>
        <w:separator/>
      </w:r>
    </w:p>
  </w:endnote>
  <w:endnote w:type="continuationSeparator" w:id="0">
    <w:p w14:paraId="7E32C756" w14:textId="77777777" w:rsidR="000544CD" w:rsidRDefault="000544CD"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0A584E" w14:textId="77777777" w:rsidR="000544CD" w:rsidRDefault="000544CD" w:rsidP="005660E3">
      <w:pPr>
        <w:spacing w:after="0" w:line="240" w:lineRule="auto"/>
      </w:pPr>
      <w:r>
        <w:separator/>
      </w:r>
    </w:p>
  </w:footnote>
  <w:footnote w:type="continuationSeparator" w:id="0">
    <w:p w14:paraId="2D909E83" w14:textId="77777777" w:rsidR="000544CD" w:rsidRDefault="000544CD"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EB6261" w:rsidRDefault="00EB6261">
        <w:pPr>
          <w:pStyle w:val="Header"/>
          <w:jc w:val="right"/>
        </w:pPr>
        <w:r>
          <w:fldChar w:fldCharType="begin"/>
        </w:r>
        <w:r>
          <w:instrText xml:space="preserve"> PAGE   \* MERGEFORMAT </w:instrText>
        </w:r>
        <w:r>
          <w:fldChar w:fldCharType="separate"/>
        </w:r>
        <w:r w:rsidR="00904EB9">
          <w:rPr>
            <w:noProof/>
          </w:rPr>
          <w:t>18</w:t>
        </w:r>
        <w:r>
          <w:rPr>
            <w:noProof/>
          </w:rPr>
          <w:fldChar w:fldCharType="end"/>
        </w:r>
      </w:p>
    </w:sdtContent>
  </w:sdt>
  <w:p w14:paraId="4D6AB4DB" w14:textId="77777777" w:rsidR="00EB6261" w:rsidRDefault="00EB626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544CD"/>
    <w:rsid w:val="00062851"/>
    <w:rsid w:val="000660E0"/>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2510C"/>
    <w:rsid w:val="00132B23"/>
    <w:rsid w:val="00133304"/>
    <w:rsid w:val="0013747E"/>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279F"/>
    <w:rsid w:val="001938A7"/>
    <w:rsid w:val="00193C8D"/>
    <w:rsid w:val="00197AA8"/>
    <w:rsid w:val="001A2FF4"/>
    <w:rsid w:val="001A3DBD"/>
    <w:rsid w:val="001A6E23"/>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856AC"/>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AB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D478E"/>
    <w:rsid w:val="006E06BE"/>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4594"/>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333E"/>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F05F7"/>
    <w:rsid w:val="00EF1070"/>
    <w:rsid w:val="00EF2986"/>
    <w:rsid w:val="00EF62ED"/>
    <w:rsid w:val="00F0091F"/>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277F2-8527-4D34-B571-0A9769471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TotalTime>
  <Pages>18</Pages>
  <Words>47481</Words>
  <Characters>270643</Characters>
  <Application>Microsoft Office Word</Application>
  <DocSecurity>0</DocSecurity>
  <Lines>2255</Lines>
  <Paragraphs>63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17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95</cp:revision>
  <cp:lastPrinted>2016-10-31T19:04:00Z</cp:lastPrinted>
  <dcterms:created xsi:type="dcterms:W3CDTF">2016-10-21T18:25:00Z</dcterms:created>
  <dcterms:modified xsi:type="dcterms:W3CDTF">2016-11-0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